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7AF4170" w14:textId="77777777" w:rsidR="001A1A55" w:rsidRDefault="00BA00C2" w:rsidP="001A1A55">
      <w:pPr>
        <w:pStyle w:val="Title"/>
        <w:spacing w:after="0"/>
        <w:rPr>
          <w:lang w:val="en-US"/>
        </w:rPr>
      </w:pPr>
      <w:r>
        <w:rPr>
          <w:lang w:val="en-US"/>
        </w:rPr>
        <w:t>Supplementary material</w:t>
      </w:r>
      <w:r w:rsidR="00A000A9">
        <w:rPr>
          <w:lang w:val="en-US"/>
        </w:rPr>
        <w:t xml:space="preserve">. </w:t>
      </w:r>
    </w:p>
    <w:p w14:paraId="40EF02A6" w14:textId="1837972C" w:rsidR="00A000A9" w:rsidRPr="001A1A55" w:rsidRDefault="001A1A55" w:rsidP="001A1A55">
      <w:pPr>
        <w:pStyle w:val="Title"/>
        <w:spacing w:after="0"/>
        <w:rPr>
          <w:b/>
          <w:bCs/>
          <w:sz w:val="24"/>
          <w:szCs w:val="24"/>
          <w:lang w:val="en-US"/>
        </w:rPr>
      </w:pPr>
      <w:r w:rsidRPr="001A1A55">
        <w:rPr>
          <w:b/>
          <w:bCs/>
          <w:sz w:val="24"/>
          <w:szCs w:val="24"/>
          <w:lang w:val="en-US"/>
        </w:rPr>
        <w:t xml:space="preserve">Table S1: </w:t>
      </w:r>
      <w:r w:rsidR="00A000A9" w:rsidRPr="001A1A55">
        <w:rPr>
          <w:b/>
          <w:bCs/>
          <w:sz w:val="24"/>
          <w:szCs w:val="24"/>
          <w:lang w:val="en-US"/>
        </w:rPr>
        <w:t>Study overview and findings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88"/>
        <w:gridCol w:w="964"/>
        <w:gridCol w:w="967"/>
        <w:gridCol w:w="981"/>
        <w:gridCol w:w="1015"/>
        <w:gridCol w:w="851"/>
        <w:gridCol w:w="964"/>
        <w:gridCol w:w="661"/>
        <w:gridCol w:w="862"/>
        <w:gridCol w:w="648"/>
        <w:gridCol w:w="994"/>
        <w:gridCol w:w="1044"/>
        <w:gridCol w:w="1265"/>
      </w:tblGrid>
      <w:tr w:rsidR="00A000A9" w:rsidRPr="00D05E2C" w14:paraId="433E6AC7" w14:textId="77777777" w:rsidTr="00E05279">
        <w:trPr>
          <w:trHeight w:val="828"/>
        </w:trPr>
        <w:tc>
          <w:tcPr>
            <w:tcW w:w="1788" w:type="dxa"/>
            <w:hideMark/>
          </w:tcPr>
          <w:p w14:paraId="2C4576B1" w14:textId="77777777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First author and country</w:t>
            </w:r>
          </w:p>
        </w:tc>
        <w:tc>
          <w:tcPr>
            <w:tcW w:w="964" w:type="dxa"/>
            <w:hideMark/>
          </w:tcPr>
          <w:p w14:paraId="7FE73CB6" w14:textId="77777777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Assessment of religious denomination</w:t>
            </w:r>
          </w:p>
        </w:tc>
        <w:tc>
          <w:tcPr>
            <w:tcW w:w="967" w:type="dxa"/>
          </w:tcPr>
          <w:p w14:paraId="65111F35" w14:textId="77777777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Assessment of religiosity</w:t>
            </w:r>
          </w:p>
        </w:tc>
        <w:tc>
          <w:tcPr>
            <w:tcW w:w="981" w:type="dxa"/>
          </w:tcPr>
          <w:p w14:paraId="5CE70F4A" w14:textId="77777777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Assessment of religious attendance</w:t>
            </w:r>
          </w:p>
        </w:tc>
        <w:tc>
          <w:tcPr>
            <w:tcW w:w="1015" w:type="dxa"/>
            <w:hideMark/>
          </w:tcPr>
          <w:p w14:paraId="27427E53" w14:textId="77777777" w:rsidR="00A000A9" w:rsidRPr="00D05E2C" w:rsidRDefault="00A000A9" w:rsidP="005E7279">
            <w:pPr>
              <w:rPr>
                <w:rStyle w:val="Strong"/>
                <w:lang w:val="en-US"/>
              </w:rPr>
            </w:pPr>
            <w:r w:rsidRPr="00D05E2C">
              <w:rPr>
                <w:rStyle w:val="Strong"/>
                <w:lang w:val="en-US"/>
              </w:rPr>
              <w:t>Assessment of cancer screening utilization</w:t>
            </w:r>
          </w:p>
        </w:tc>
        <w:tc>
          <w:tcPr>
            <w:tcW w:w="851" w:type="dxa"/>
            <w:hideMark/>
          </w:tcPr>
          <w:p w14:paraId="3CF4F3F8" w14:textId="77777777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Study type</w:t>
            </w:r>
          </w:p>
        </w:tc>
        <w:tc>
          <w:tcPr>
            <w:tcW w:w="964" w:type="dxa"/>
            <w:hideMark/>
          </w:tcPr>
          <w:p w14:paraId="1C404551" w14:textId="77777777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Sample characteristics</w:t>
            </w:r>
          </w:p>
        </w:tc>
        <w:tc>
          <w:tcPr>
            <w:tcW w:w="661" w:type="dxa"/>
            <w:hideMark/>
          </w:tcPr>
          <w:p w14:paraId="68AFEE31" w14:textId="77777777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Sample Size</w:t>
            </w:r>
          </w:p>
        </w:tc>
        <w:tc>
          <w:tcPr>
            <w:tcW w:w="862" w:type="dxa"/>
            <w:hideMark/>
          </w:tcPr>
          <w:p w14:paraId="4051CFBA" w14:textId="77777777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Age</w:t>
            </w:r>
          </w:p>
        </w:tc>
        <w:tc>
          <w:tcPr>
            <w:tcW w:w="648" w:type="dxa"/>
            <w:hideMark/>
          </w:tcPr>
          <w:p w14:paraId="1D9AEB10" w14:textId="77777777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Females in total sample</w:t>
            </w:r>
          </w:p>
        </w:tc>
        <w:tc>
          <w:tcPr>
            <w:tcW w:w="994" w:type="dxa"/>
            <w:hideMark/>
          </w:tcPr>
          <w:p w14:paraId="5B388C25" w14:textId="77777777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Results for religious denomination</w:t>
            </w:r>
          </w:p>
        </w:tc>
        <w:tc>
          <w:tcPr>
            <w:tcW w:w="1044" w:type="dxa"/>
          </w:tcPr>
          <w:p w14:paraId="23653E49" w14:textId="77777777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Results for religiosity</w:t>
            </w:r>
          </w:p>
        </w:tc>
        <w:tc>
          <w:tcPr>
            <w:tcW w:w="1265" w:type="dxa"/>
          </w:tcPr>
          <w:p w14:paraId="7E133DFF" w14:textId="77777777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Results for religious attendance</w:t>
            </w:r>
          </w:p>
        </w:tc>
      </w:tr>
      <w:tr w:rsidR="00A000A9" w:rsidRPr="00BA00C2" w14:paraId="34EB69B3" w14:textId="77777777" w:rsidTr="00E05279">
        <w:trPr>
          <w:trHeight w:val="3432"/>
        </w:trPr>
        <w:tc>
          <w:tcPr>
            <w:tcW w:w="1788" w:type="dxa"/>
            <w:noWrap/>
            <w:hideMark/>
          </w:tcPr>
          <w:p w14:paraId="4C9339F8" w14:textId="1F945F18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Azaiza (2010)</w:t>
            </w:r>
            <w:r w:rsidRPr="0071290F">
              <w:fldChar w:fldCharType="begin">
                <w:fldData xml:space="preserve">PEVuZE5vdGU+PENpdGU+PEF1dGhvcj5BemFpemE8L0F1dGhvcj48WWVhcj4yMDEwPC9ZZWFyPjxS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</w:fldData>
              </w:fldChar>
            </w:r>
            <w:r w:rsidR="0071290F">
              <w:instrText xml:space="preserve"> ADDIN EN.CITE </w:instrText>
            </w:r>
            <w:r w:rsidR="0071290F">
              <w:fldChar w:fldCharType="begin">
                <w:fldData xml:space="preserve">PEVuZE5vdGU+PENpdGU+PEF1dGhvcj5BemFpemE8L0F1dGhvcj48WWVhcj4yMDEwPC9ZZWFyPjxS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</w:fldData>
              </w:fldChar>
            </w:r>
            <w:r w:rsidR="0071290F">
              <w:instrText xml:space="preserve"> ADDIN EN.CITE.DATA </w:instrText>
            </w:r>
            <w:r w:rsidR="0071290F">
              <w:fldChar w:fldCharType="end"/>
            </w:r>
            <w:r w:rsidRPr="0071290F">
              <w:fldChar w:fldCharType="separate"/>
            </w:r>
            <w:r w:rsidR="0071290F" w:rsidRPr="0071290F">
              <w:rPr>
                <w:noProof/>
                <w:vertAlign w:val="superscript"/>
              </w:rPr>
              <w:t>1</w:t>
            </w:r>
            <w:r w:rsidRPr="0071290F">
              <w:fldChar w:fldCharType="end"/>
            </w:r>
          </w:p>
          <w:p w14:paraId="4723CB97" w14:textId="77777777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Palestine</w:t>
            </w:r>
          </w:p>
        </w:tc>
        <w:tc>
          <w:tcPr>
            <w:tcW w:w="964" w:type="dxa"/>
            <w:hideMark/>
          </w:tcPr>
          <w:p w14:paraId="43463A4B" w14:textId="77777777" w:rsidR="00A000A9" w:rsidRPr="00D05E2C" w:rsidRDefault="00A000A9" w:rsidP="005E7279">
            <w:r w:rsidRPr="00D05E2C">
              <w:t>Christian; Muslim</w:t>
            </w:r>
          </w:p>
        </w:tc>
        <w:tc>
          <w:tcPr>
            <w:tcW w:w="967" w:type="dxa"/>
          </w:tcPr>
          <w:p w14:paraId="7837324C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rated on a four-point scale</w:t>
            </w:r>
          </w:p>
        </w:tc>
        <w:tc>
          <w:tcPr>
            <w:tcW w:w="981" w:type="dxa"/>
          </w:tcPr>
          <w:p w14:paraId="789192C1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1015" w:type="dxa"/>
            <w:hideMark/>
          </w:tcPr>
          <w:p w14:paraId="03B7EDC7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(1) ever undergone a mammography or a clinical breast examination</w:t>
            </w:r>
            <w:r w:rsidRPr="00D05E2C">
              <w:rPr>
                <w:lang w:val="en-US"/>
              </w:rPr>
              <w:br/>
              <w:t>(2) performed a self-breast examination during the last three months</w:t>
            </w:r>
          </w:p>
        </w:tc>
        <w:tc>
          <w:tcPr>
            <w:tcW w:w="851" w:type="dxa"/>
            <w:hideMark/>
          </w:tcPr>
          <w:p w14:paraId="4229A1EA" w14:textId="77777777" w:rsidR="00A000A9" w:rsidRPr="00D05E2C" w:rsidRDefault="00A000A9" w:rsidP="005E7279">
            <w:r w:rsidRPr="00D05E2C">
              <w:t>cross-sectional</w:t>
            </w:r>
          </w:p>
        </w:tc>
        <w:tc>
          <w:tcPr>
            <w:tcW w:w="964" w:type="dxa"/>
            <w:hideMark/>
          </w:tcPr>
          <w:p w14:paraId="523577CE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Palestinian women in the West Bank</w:t>
            </w:r>
          </w:p>
        </w:tc>
        <w:tc>
          <w:tcPr>
            <w:tcW w:w="661" w:type="dxa"/>
            <w:hideMark/>
          </w:tcPr>
          <w:p w14:paraId="684205F5" w14:textId="77777777" w:rsidR="00A000A9" w:rsidRPr="00D05E2C" w:rsidRDefault="00A000A9" w:rsidP="005E7279">
            <w:r w:rsidRPr="00D05E2C">
              <w:t>n=397</w:t>
            </w:r>
          </w:p>
        </w:tc>
        <w:tc>
          <w:tcPr>
            <w:tcW w:w="862" w:type="dxa"/>
            <w:hideMark/>
          </w:tcPr>
          <w:p w14:paraId="47EB65F7" w14:textId="77777777" w:rsidR="00A000A9" w:rsidRPr="00D05E2C" w:rsidRDefault="00A000A9" w:rsidP="005E7279">
            <w:r w:rsidRPr="00D05E2C">
              <w:t>M=41.7</w:t>
            </w:r>
            <w:r w:rsidRPr="00D05E2C">
              <w:br/>
              <w:t>SD=8.9</w:t>
            </w:r>
            <w:r w:rsidRPr="00D05E2C">
              <w:br/>
              <w:t>30-65</w:t>
            </w:r>
          </w:p>
        </w:tc>
        <w:tc>
          <w:tcPr>
            <w:tcW w:w="648" w:type="dxa"/>
            <w:hideMark/>
          </w:tcPr>
          <w:p w14:paraId="2CB38607" w14:textId="77777777" w:rsidR="00A000A9" w:rsidRPr="00D05E2C" w:rsidRDefault="00A000A9" w:rsidP="005E7279">
            <w:r w:rsidRPr="00D05E2C">
              <w:t>100.0%</w:t>
            </w:r>
          </w:p>
        </w:tc>
        <w:tc>
          <w:tcPr>
            <w:tcW w:w="994" w:type="dxa"/>
            <w:hideMark/>
          </w:tcPr>
          <w:p w14:paraId="7E299773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 xml:space="preserve">Regarding religious denomination, logistic regression revealed that Christian women had significantly higher chances of having </w:t>
            </w:r>
            <w:r w:rsidRPr="00D05E2C">
              <w:rPr>
                <w:lang w:val="en-US"/>
              </w:rPr>
              <w:lastRenderedPageBreak/>
              <w:t>performed a self-breast examination (OR=2.9, 95% CI: 1.5-5.7).</w:t>
            </w:r>
          </w:p>
        </w:tc>
        <w:tc>
          <w:tcPr>
            <w:tcW w:w="1044" w:type="dxa"/>
          </w:tcPr>
          <w:p w14:paraId="1CA41FF9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lastRenderedPageBreak/>
              <w:t>Religiosity was negatively associated with all types of cancer screenings (e.g., mammography: OR=0.6, 95% CI: 0.5-0.8).</w:t>
            </w:r>
          </w:p>
        </w:tc>
        <w:tc>
          <w:tcPr>
            <w:tcW w:w="1265" w:type="dxa"/>
          </w:tcPr>
          <w:p w14:paraId="5F6B5D69" w14:textId="77777777" w:rsidR="00A000A9" w:rsidRPr="00D05E2C" w:rsidRDefault="00A000A9" w:rsidP="005E7279">
            <w:pPr>
              <w:rPr>
                <w:lang w:val="en-US"/>
              </w:rPr>
            </w:pPr>
          </w:p>
        </w:tc>
      </w:tr>
      <w:tr w:rsidR="00A000A9" w:rsidRPr="00BA00C2" w14:paraId="12DEE19B" w14:textId="77777777" w:rsidTr="00E05279">
        <w:trPr>
          <w:trHeight w:val="7392"/>
        </w:trPr>
        <w:tc>
          <w:tcPr>
            <w:tcW w:w="1788" w:type="dxa"/>
            <w:noWrap/>
            <w:hideMark/>
          </w:tcPr>
          <w:p w14:paraId="4642C8BA" w14:textId="1A10EB4C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Benjamins (2004)</w:t>
            </w:r>
            <w:r w:rsidRPr="0071290F">
              <w:fldChar w:fldCharType="begin">
                <w:fldData xml:space="preserve">PEVuZE5vdGU+PENpdGU+PEF1dGhvcj5CZW5qYW1pbnM8L0F1dGhvcj48WWVhcj4yMDA0PC9ZZWFy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</w:fldData>
              </w:fldChar>
            </w:r>
            <w:r w:rsidR="0071290F">
              <w:instrText xml:space="preserve"> ADDIN EN.CITE </w:instrText>
            </w:r>
            <w:r w:rsidR="0071290F">
              <w:fldChar w:fldCharType="begin">
                <w:fldData xml:space="preserve">PEVuZE5vdGU+PENpdGU+PEF1dGhvcj5CZW5qYW1pbnM8L0F1dGhvcj48WWVhcj4yMDA0PC9ZZWFy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</w:fldData>
              </w:fldChar>
            </w:r>
            <w:r w:rsidR="0071290F">
              <w:instrText xml:space="preserve"> ADDIN EN.CITE.DATA </w:instrText>
            </w:r>
            <w:r w:rsidR="0071290F">
              <w:fldChar w:fldCharType="end"/>
            </w:r>
            <w:r w:rsidRPr="0071290F">
              <w:fldChar w:fldCharType="separate"/>
            </w:r>
            <w:r w:rsidR="0071290F" w:rsidRPr="0071290F">
              <w:rPr>
                <w:noProof/>
                <w:vertAlign w:val="superscript"/>
              </w:rPr>
              <w:t>2</w:t>
            </w:r>
            <w:r w:rsidRPr="0071290F">
              <w:fldChar w:fldCharType="end"/>
            </w:r>
          </w:p>
          <w:p w14:paraId="0B1B531A" w14:textId="77777777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United States</w:t>
            </w:r>
          </w:p>
        </w:tc>
        <w:tc>
          <w:tcPr>
            <w:tcW w:w="964" w:type="dxa"/>
            <w:hideMark/>
          </w:tcPr>
          <w:p w14:paraId="324FC385" w14:textId="77777777" w:rsidR="00A000A9" w:rsidRPr="00D05E2C" w:rsidRDefault="00A000A9" w:rsidP="005E7279">
            <w:r w:rsidRPr="00D05E2C">
              <w:t>Catholic; Protestant; Jewish; none</w:t>
            </w:r>
          </w:p>
        </w:tc>
        <w:tc>
          <w:tcPr>
            <w:tcW w:w="967" w:type="dxa"/>
          </w:tcPr>
          <w:p w14:paraId="390C8C33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rated on a three-point scale</w:t>
            </w:r>
          </w:p>
        </w:tc>
        <w:tc>
          <w:tcPr>
            <w:tcW w:w="981" w:type="dxa"/>
          </w:tcPr>
          <w:p w14:paraId="316B53EC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1015" w:type="dxa"/>
            <w:hideMark/>
          </w:tcPr>
          <w:p w14:paraId="7D7F64F0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(1) having undergone a cholesterol screening, mammogram (only women), pap smear (only women) or prostate screening (only men) during the last two years</w:t>
            </w:r>
            <w:r w:rsidRPr="00D05E2C">
              <w:rPr>
                <w:lang w:val="en-US"/>
              </w:rPr>
              <w:br/>
              <w:t>(2) performing a breast exam (only women) monthly</w:t>
            </w:r>
          </w:p>
        </w:tc>
        <w:tc>
          <w:tcPr>
            <w:tcW w:w="851" w:type="dxa"/>
            <w:hideMark/>
          </w:tcPr>
          <w:p w14:paraId="1B505416" w14:textId="77777777" w:rsidR="00A000A9" w:rsidRPr="00D05E2C" w:rsidRDefault="00A000A9" w:rsidP="005E7279">
            <w:r w:rsidRPr="00D05E2C">
              <w:t>longitudinal (two waves, 1993-1995)</w:t>
            </w:r>
          </w:p>
        </w:tc>
        <w:tc>
          <w:tcPr>
            <w:tcW w:w="964" w:type="dxa"/>
            <w:hideMark/>
          </w:tcPr>
          <w:p w14:paraId="73B67E12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Assets and Health Dynamics Among the Oldest Old survey</w:t>
            </w:r>
          </w:p>
        </w:tc>
        <w:tc>
          <w:tcPr>
            <w:tcW w:w="661" w:type="dxa"/>
            <w:hideMark/>
          </w:tcPr>
          <w:p w14:paraId="3B0F6D94" w14:textId="77777777" w:rsidR="00A000A9" w:rsidRPr="00D05E2C" w:rsidRDefault="00A000A9" w:rsidP="005E7279">
            <w:r w:rsidRPr="00D05E2C">
              <w:t>n=6,055</w:t>
            </w:r>
          </w:p>
        </w:tc>
        <w:tc>
          <w:tcPr>
            <w:tcW w:w="862" w:type="dxa"/>
            <w:hideMark/>
          </w:tcPr>
          <w:p w14:paraId="59EB961D" w14:textId="77777777" w:rsidR="00A000A9" w:rsidRPr="00D05E2C" w:rsidRDefault="00A000A9" w:rsidP="005E7279">
            <w:r w:rsidRPr="00D05E2C">
              <w:t>M=77.3</w:t>
            </w:r>
            <w:r w:rsidRPr="00D05E2C">
              <w:br/>
              <w:t>SD not reported</w:t>
            </w:r>
            <w:r w:rsidRPr="00D05E2C">
              <w:br/>
              <w:t>70-103</w:t>
            </w:r>
          </w:p>
        </w:tc>
        <w:tc>
          <w:tcPr>
            <w:tcW w:w="648" w:type="dxa"/>
            <w:hideMark/>
          </w:tcPr>
          <w:p w14:paraId="3DEABE16" w14:textId="77777777" w:rsidR="00A000A9" w:rsidRPr="00D05E2C" w:rsidRDefault="00A000A9" w:rsidP="005E7279">
            <w:r w:rsidRPr="00D05E2C">
              <w:t>62%</w:t>
            </w:r>
          </w:p>
        </w:tc>
        <w:tc>
          <w:tcPr>
            <w:tcW w:w="994" w:type="dxa"/>
            <w:hideMark/>
          </w:tcPr>
          <w:p w14:paraId="718B2CE1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Logistic regression showed that Jewish individuals had an increased screening probability among all types (e.g., cholesterol screening: OR=4.6, p&lt;.001). Protestants had increased odds among cholesterol screenings (OR=1.8, p&lt;.01) and prostate screenings (OR=2.3, p&lt;.01).</w:t>
            </w:r>
            <w:r w:rsidRPr="00D05E2C">
              <w:rPr>
                <w:lang w:val="en-US"/>
              </w:rPr>
              <w:br/>
              <w:t>The same was the case for Catholics, who also had increased odds for cholesterol screenings (OR=1.9, p&lt;.01) and prostate screenings (OR=2.2, p&lt;.05).</w:t>
            </w:r>
          </w:p>
        </w:tc>
        <w:tc>
          <w:tcPr>
            <w:tcW w:w="1044" w:type="dxa"/>
          </w:tcPr>
          <w:p w14:paraId="03459A3F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A very important role of religion in one's life was associated with a higher probability of cholesterol screening (OR=1.8, p&lt;.01), pap smear (OR=2.0, p&lt;.05) and prostate screening (OR=1.8, p&lt;.05).</w:t>
            </w:r>
          </w:p>
        </w:tc>
        <w:tc>
          <w:tcPr>
            <w:tcW w:w="1265" w:type="dxa"/>
          </w:tcPr>
          <w:p w14:paraId="203B0295" w14:textId="77777777" w:rsidR="00A000A9" w:rsidRPr="00D05E2C" w:rsidRDefault="00A000A9" w:rsidP="005E7279">
            <w:pPr>
              <w:rPr>
                <w:lang w:val="en-US"/>
              </w:rPr>
            </w:pPr>
          </w:p>
        </w:tc>
      </w:tr>
      <w:tr w:rsidR="00A000A9" w:rsidRPr="00BA00C2" w14:paraId="6826E73F" w14:textId="77777777" w:rsidTr="00E05279">
        <w:trPr>
          <w:trHeight w:val="2376"/>
        </w:trPr>
        <w:tc>
          <w:tcPr>
            <w:tcW w:w="1788" w:type="dxa"/>
            <w:noWrap/>
            <w:hideMark/>
          </w:tcPr>
          <w:p w14:paraId="0B81A8C4" w14:textId="780DEE86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Benjamins (2005)</w:t>
            </w:r>
            <w:r w:rsidRPr="0071290F">
              <w:fldChar w:fldCharType="begin">
                <w:fldData xml:space="preserve">PEVuZE5vdGU+PENpdGU+PEF1dGhvcj5CZW5qYW1pbnM8L0F1dGhvcj48WWVhcj4yMDA1PC9ZZWFy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</w:fldData>
              </w:fldChar>
            </w:r>
            <w:r w:rsidR="0071290F">
              <w:instrText xml:space="preserve"> ADDIN EN.CITE </w:instrText>
            </w:r>
            <w:r w:rsidR="0071290F">
              <w:fldChar w:fldCharType="begin">
                <w:fldData xml:space="preserve">PEVuZE5vdGU+PENpdGU+PEF1dGhvcj5CZW5qYW1pbnM8L0F1dGhvcj48WWVhcj4yMDA1PC9ZZWFy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</w:fldData>
              </w:fldChar>
            </w:r>
            <w:r w:rsidR="0071290F">
              <w:instrText xml:space="preserve"> ADDIN EN.CITE.DATA </w:instrText>
            </w:r>
            <w:r w:rsidR="0071290F">
              <w:fldChar w:fldCharType="end"/>
            </w:r>
            <w:r w:rsidRPr="0071290F">
              <w:fldChar w:fldCharType="separate"/>
            </w:r>
            <w:r w:rsidR="0071290F" w:rsidRPr="0071290F">
              <w:rPr>
                <w:noProof/>
                <w:vertAlign w:val="superscript"/>
              </w:rPr>
              <w:t>3</w:t>
            </w:r>
            <w:r w:rsidRPr="0071290F">
              <w:fldChar w:fldCharType="end"/>
            </w:r>
          </w:p>
          <w:p w14:paraId="08341630" w14:textId="77777777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United States</w:t>
            </w:r>
          </w:p>
        </w:tc>
        <w:tc>
          <w:tcPr>
            <w:tcW w:w="964" w:type="dxa"/>
            <w:hideMark/>
          </w:tcPr>
          <w:p w14:paraId="5143DEA4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Catholic; Mainline Protestant; Evangelical Protestant; Jewish; other; none</w:t>
            </w:r>
          </w:p>
        </w:tc>
        <w:tc>
          <w:tcPr>
            <w:tcW w:w="967" w:type="dxa"/>
          </w:tcPr>
          <w:p w14:paraId="33C1240D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rated on a three-point scale</w:t>
            </w:r>
          </w:p>
        </w:tc>
        <w:tc>
          <w:tcPr>
            <w:tcW w:w="981" w:type="dxa"/>
          </w:tcPr>
          <w:p w14:paraId="1390E4D6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never; 1-2 times/year or more; 2-3 times/month; once/week; more than one time per week</w:t>
            </w:r>
          </w:p>
        </w:tc>
        <w:tc>
          <w:tcPr>
            <w:tcW w:w="1015" w:type="dxa"/>
            <w:hideMark/>
          </w:tcPr>
          <w:p w14:paraId="38A79E9D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having undergone a cholesterol screening during the last two years</w:t>
            </w:r>
          </w:p>
        </w:tc>
        <w:tc>
          <w:tcPr>
            <w:tcW w:w="851" w:type="dxa"/>
            <w:hideMark/>
          </w:tcPr>
          <w:p w14:paraId="117CC1B5" w14:textId="77777777" w:rsidR="00A000A9" w:rsidRPr="00D05E2C" w:rsidRDefault="00A000A9" w:rsidP="005E7279">
            <w:r w:rsidRPr="00D05E2C">
              <w:t>longitudinal (three waves, 1992-1996)</w:t>
            </w:r>
          </w:p>
        </w:tc>
        <w:tc>
          <w:tcPr>
            <w:tcW w:w="964" w:type="dxa"/>
            <w:hideMark/>
          </w:tcPr>
          <w:p w14:paraId="7A1FF9F8" w14:textId="77777777" w:rsidR="00A000A9" w:rsidRPr="00D05E2C" w:rsidRDefault="00A000A9" w:rsidP="005E7279">
            <w:r w:rsidRPr="00D05E2C">
              <w:t>Health and Retirement Survey</w:t>
            </w:r>
          </w:p>
        </w:tc>
        <w:tc>
          <w:tcPr>
            <w:tcW w:w="661" w:type="dxa"/>
            <w:hideMark/>
          </w:tcPr>
          <w:p w14:paraId="37C5884B" w14:textId="77777777" w:rsidR="00A000A9" w:rsidRPr="00D05E2C" w:rsidRDefault="00A000A9" w:rsidP="005E7279">
            <w:r w:rsidRPr="00D05E2C">
              <w:t>n=7,866</w:t>
            </w:r>
          </w:p>
        </w:tc>
        <w:tc>
          <w:tcPr>
            <w:tcW w:w="862" w:type="dxa"/>
            <w:hideMark/>
          </w:tcPr>
          <w:p w14:paraId="300A7FFC" w14:textId="77777777" w:rsidR="00A000A9" w:rsidRPr="00D05E2C" w:rsidRDefault="00A000A9" w:rsidP="005E7279">
            <w:r w:rsidRPr="00D05E2C">
              <w:t>M=55.7</w:t>
            </w:r>
            <w:r w:rsidRPr="00D05E2C">
              <w:br/>
              <w:t>SD=3.1</w:t>
            </w:r>
            <w:r w:rsidRPr="00D05E2C">
              <w:br/>
              <w:t>51-61</w:t>
            </w:r>
          </w:p>
        </w:tc>
        <w:tc>
          <w:tcPr>
            <w:tcW w:w="648" w:type="dxa"/>
            <w:hideMark/>
          </w:tcPr>
          <w:p w14:paraId="1DDCBF1D" w14:textId="77777777" w:rsidR="00A000A9" w:rsidRPr="00D05E2C" w:rsidRDefault="00A000A9" w:rsidP="005E7279">
            <w:r w:rsidRPr="00D05E2C">
              <w:t>54%</w:t>
            </w:r>
          </w:p>
        </w:tc>
        <w:tc>
          <w:tcPr>
            <w:tcW w:w="994" w:type="dxa"/>
            <w:hideMark/>
          </w:tcPr>
          <w:p w14:paraId="389C89D6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Logistic regression revealed that Mainline Protestants had significantly increased odds of cholesterol screening (OR=1.2, p&lt;.05).</w:t>
            </w:r>
          </w:p>
        </w:tc>
        <w:tc>
          <w:tcPr>
            <w:tcW w:w="1044" w:type="dxa"/>
          </w:tcPr>
          <w:p w14:paraId="6860A976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Religious salience was not a significant predictor.</w:t>
            </w:r>
          </w:p>
        </w:tc>
        <w:tc>
          <w:tcPr>
            <w:tcW w:w="1265" w:type="dxa"/>
          </w:tcPr>
          <w:p w14:paraId="5F520216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Going to church was linked to an increased likelihood of cholesterol screenings (e.g., 1-2 times/year or more: OR=1.3, p&lt;.05).</w:t>
            </w:r>
          </w:p>
        </w:tc>
      </w:tr>
      <w:tr w:rsidR="00A000A9" w:rsidRPr="00BA00C2" w14:paraId="240362B7" w14:textId="77777777" w:rsidTr="00E05279">
        <w:trPr>
          <w:trHeight w:val="3960"/>
        </w:trPr>
        <w:tc>
          <w:tcPr>
            <w:tcW w:w="1788" w:type="dxa"/>
            <w:noWrap/>
            <w:hideMark/>
          </w:tcPr>
          <w:p w14:paraId="37825340" w14:textId="462E44B0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Benjamins (2006)</w:t>
            </w:r>
            <w:r w:rsidRPr="0071290F">
              <w:fldChar w:fldCharType="begin">
                <w:fldData xml:space="preserve">PEVuZE5vdGU+PENpdGU+PEF1dGhvcj5CZW5qYW1pbnM8L0F1dGhvcj48WWVhcj4yMDA2PC9ZZWFy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</w:fldData>
              </w:fldChar>
            </w:r>
            <w:r w:rsidR="0071290F">
              <w:instrText xml:space="preserve"> ADDIN EN.CITE </w:instrText>
            </w:r>
            <w:r w:rsidR="0071290F">
              <w:fldChar w:fldCharType="begin">
                <w:fldData xml:space="preserve">PEVuZE5vdGU+PENpdGU+PEF1dGhvcj5CZW5qYW1pbnM8L0F1dGhvcj48WWVhcj4yMDA2PC9ZZWFy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</w:fldData>
              </w:fldChar>
            </w:r>
            <w:r w:rsidR="0071290F">
              <w:instrText xml:space="preserve"> ADDIN EN.CITE.DATA </w:instrText>
            </w:r>
            <w:r w:rsidR="0071290F">
              <w:fldChar w:fldCharType="end"/>
            </w:r>
            <w:r w:rsidRPr="0071290F">
              <w:fldChar w:fldCharType="separate"/>
            </w:r>
            <w:r w:rsidR="0071290F" w:rsidRPr="0071290F">
              <w:rPr>
                <w:noProof/>
                <w:vertAlign w:val="superscript"/>
              </w:rPr>
              <w:t>4</w:t>
            </w:r>
            <w:r w:rsidRPr="0071290F">
              <w:fldChar w:fldCharType="end"/>
            </w:r>
          </w:p>
          <w:p w14:paraId="1DC07F4A" w14:textId="77777777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United States</w:t>
            </w:r>
          </w:p>
        </w:tc>
        <w:tc>
          <w:tcPr>
            <w:tcW w:w="964" w:type="dxa"/>
            <w:hideMark/>
          </w:tcPr>
          <w:p w14:paraId="7CE006D5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Catholic; Mainline Protestant; Evangelical Protestant; Jewish; other; none</w:t>
            </w:r>
          </w:p>
        </w:tc>
        <w:tc>
          <w:tcPr>
            <w:tcW w:w="967" w:type="dxa"/>
          </w:tcPr>
          <w:p w14:paraId="39730820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rated on a three-point scale</w:t>
            </w:r>
          </w:p>
        </w:tc>
        <w:tc>
          <w:tcPr>
            <w:tcW w:w="981" w:type="dxa"/>
          </w:tcPr>
          <w:p w14:paraId="0D0B7916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never; 1-2 times/year or more; 2-3 times/month; once/week; more than one time per week</w:t>
            </w:r>
          </w:p>
        </w:tc>
        <w:tc>
          <w:tcPr>
            <w:tcW w:w="1015" w:type="dxa"/>
            <w:hideMark/>
          </w:tcPr>
          <w:p w14:paraId="0C310315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 xml:space="preserve">having undergone a mammogram, pap smear or self-breast examination during the last two years </w:t>
            </w:r>
          </w:p>
        </w:tc>
        <w:tc>
          <w:tcPr>
            <w:tcW w:w="851" w:type="dxa"/>
            <w:hideMark/>
          </w:tcPr>
          <w:p w14:paraId="4F4FF80C" w14:textId="77777777" w:rsidR="00A000A9" w:rsidRPr="00D05E2C" w:rsidRDefault="00A000A9" w:rsidP="005E7279">
            <w:r w:rsidRPr="00D05E2C">
              <w:t>longitudinal (three waves, 1992-1996)</w:t>
            </w:r>
          </w:p>
        </w:tc>
        <w:tc>
          <w:tcPr>
            <w:tcW w:w="964" w:type="dxa"/>
            <w:hideMark/>
          </w:tcPr>
          <w:p w14:paraId="49EBBFC6" w14:textId="77777777" w:rsidR="00A000A9" w:rsidRPr="00D05E2C" w:rsidRDefault="00A000A9" w:rsidP="005E7279">
            <w:r w:rsidRPr="00D05E2C">
              <w:t>Health and Retirement Survey</w:t>
            </w:r>
          </w:p>
        </w:tc>
        <w:tc>
          <w:tcPr>
            <w:tcW w:w="661" w:type="dxa"/>
            <w:hideMark/>
          </w:tcPr>
          <w:p w14:paraId="7428D97B" w14:textId="77777777" w:rsidR="00A000A9" w:rsidRPr="00D05E2C" w:rsidRDefault="00A000A9" w:rsidP="005E7279">
            <w:r w:rsidRPr="00D05E2C">
              <w:t>n=4,253</w:t>
            </w:r>
          </w:p>
        </w:tc>
        <w:tc>
          <w:tcPr>
            <w:tcW w:w="862" w:type="dxa"/>
            <w:hideMark/>
          </w:tcPr>
          <w:p w14:paraId="5E2C399F" w14:textId="77777777" w:rsidR="00A000A9" w:rsidRPr="00D05E2C" w:rsidRDefault="00A000A9" w:rsidP="005E7279">
            <w:r w:rsidRPr="00D05E2C">
              <w:t>M=55.7</w:t>
            </w:r>
            <w:r w:rsidRPr="00D05E2C">
              <w:br/>
              <w:t>SD=3.1</w:t>
            </w:r>
            <w:r w:rsidRPr="00D05E2C">
              <w:br/>
              <w:t>51-61</w:t>
            </w:r>
          </w:p>
        </w:tc>
        <w:tc>
          <w:tcPr>
            <w:tcW w:w="648" w:type="dxa"/>
            <w:hideMark/>
          </w:tcPr>
          <w:p w14:paraId="61AB5F01" w14:textId="77777777" w:rsidR="00A000A9" w:rsidRPr="00D05E2C" w:rsidRDefault="00A000A9" w:rsidP="005E7279">
            <w:r w:rsidRPr="00D05E2C">
              <w:t>100.0%</w:t>
            </w:r>
          </w:p>
        </w:tc>
        <w:tc>
          <w:tcPr>
            <w:tcW w:w="994" w:type="dxa"/>
            <w:hideMark/>
          </w:tcPr>
          <w:p w14:paraId="066885D4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Logistic regression revealed that Mainline Protestants had an increased probability of mammograms (OR=1.4, p&lt;.01) and pap smears (OR=1.2, p&lt;.05). Jewish individuals had higher odds of undergoing pap smears (OR=2.8, p&lt;.01).</w:t>
            </w:r>
          </w:p>
        </w:tc>
        <w:tc>
          <w:tcPr>
            <w:tcW w:w="1044" w:type="dxa"/>
          </w:tcPr>
          <w:p w14:paraId="72E2CF09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Religious salience was positively associated with the use of self-breast exams (e.g., very important: OR=1.3, p&lt;.05).</w:t>
            </w:r>
          </w:p>
        </w:tc>
        <w:tc>
          <w:tcPr>
            <w:tcW w:w="1265" w:type="dxa"/>
          </w:tcPr>
          <w:p w14:paraId="022D6EE1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Regarding mammogram, religious attendance was related to higher chances of mammograms (e.g., 1-2 times/year or more: OR= 1.4, p&lt;.01), no matter which frequency. People who went to religious events at least 2-3 times/month or even more often had an increased probability of taking pap smears 2-3 Times/month (e.g., 2-3 times per month: OR=1.5, p&lt;.001). Among self-breast exams, only people who attended services 1-2 times per year or more (OR: 1.3, p&lt;.05) or 2-3 times per month (OR: 1.5, p&lt;.001) had increased chances of an uptake.</w:t>
            </w:r>
          </w:p>
        </w:tc>
      </w:tr>
      <w:tr w:rsidR="00A000A9" w:rsidRPr="00BA00C2" w14:paraId="164C9CBE" w14:textId="77777777" w:rsidTr="00E05279">
        <w:trPr>
          <w:trHeight w:val="3960"/>
        </w:trPr>
        <w:tc>
          <w:tcPr>
            <w:tcW w:w="1788" w:type="dxa"/>
            <w:noWrap/>
          </w:tcPr>
          <w:p w14:paraId="30EECA12" w14:textId="3C7095C4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Benjamins (2007)</w:t>
            </w:r>
            <w:r w:rsidRPr="0071290F">
              <w:fldChar w:fldCharType="begin">
                <w:fldData xml:space="preserve">PEVuZE5vdGU+PENpdGU+PEF1dGhvcj5CZW5qYW1pbnM8L0F1dGhvcj48WWVhcj4yMDA3PC9ZZWFy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</w:fldData>
              </w:fldChar>
            </w:r>
            <w:r w:rsidR="0071290F">
              <w:instrText xml:space="preserve"> ADDIN EN.CITE </w:instrText>
            </w:r>
            <w:r w:rsidR="0071290F">
              <w:fldChar w:fldCharType="begin">
                <w:fldData xml:space="preserve">PEVuZE5vdGU+PENpdGU+PEF1dGhvcj5CZW5qYW1pbnM8L0F1dGhvcj48WWVhcj4yMDA3PC9ZZWFy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</w:fldData>
              </w:fldChar>
            </w:r>
            <w:r w:rsidR="0071290F">
              <w:instrText xml:space="preserve"> ADDIN EN.CITE.DATA </w:instrText>
            </w:r>
            <w:r w:rsidR="0071290F">
              <w:fldChar w:fldCharType="end"/>
            </w:r>
            <w:r w:rsidRPr="0071290F">
              <w:fldChar w:fldCharType="separate"/>
            </w:r>
            <w:r w:rsidR="0071290F" w:rsidRPr="0071290F">
              <w:rPr>
                <w:noProof/>
                <w:vertAlign w:val="superscript"/>
              </w:rPr>
              <w:t>5</w:t>
            </w:r>
            <w:r w:rsidRPr="0071290F">
              <w:fldChar w:fldCharType="end"/>
            </w:r>
          </w:p>
          <w:p w14:paraId="53CAD8DF" w14:textId="77777777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Mexico</w:t>
            </w:r>
          </w:p>
        </w:tc>
        <w:tc>
          <w:tcPr>
            <w:tcW w:w="964" w:type="dxa"/>
          </w:tcPr>
          <w:p w14:paraId="27EED607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967" w:type="dxa"/>
          </w:tcPr>
          <w:p w14:paraId="10959D6B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rated on a three-point scale</w:t>
            </w:r>
          </w:p>
        </w:tc>
        <w:tc>
          <w:tcPr>
            <w:tcW w:w="981" w:type="dxa"/>
          </w:tcPr>
          <w:p w14:paraId="56C4C14D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(1) church attendance: no; yes</w:t>
            </w:r>
            <w:r w:rsidRPr="00D05E2C">
              <w:rPr>
                <w:lang w:val="en-US"/>
              </w:rPr>
              <w:br/>
              <w:t>(2) religious activities: never; sometimes; weekly or more often</w:t>
            </w:r>
          </w:p>
        </w:tc>
        <w:tc>
          <w:tcPr>
            <w:tcW w:w="1015" w:type="dxa"/>
          </w:tcPr>
          <w:p w14:paraId="55387FFD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having undergone a cholesterol screening during the last two years</w:t>
            </w:r>
          </w:p>
        </w:tc>
        <w:tc>
          <w:tcPr>
            <w:tcW w:w="851" w:type="dxa"/>
          </w:tcPr>
          <w:p w14:paraId="7392DEA7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longitudinal (two waves, 2001-2003) and cross-sectional</w:t>
            </w:r>
          </w:p>
        </w:tc>
        <w:tc>
          <w:tcPr>
            <w:tcW w:w="964" w:type="dxa"/>
          </w:tcPr>
          <w:p w14:paraId="6474B363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Mexican Health and Aging Study</w:t>
            </w:r>
          </w:p>
        </w:tc>
        <w:tc>
          <w:tcPr>
            <w:tcW w:w="661" w:type="dxa"/>
          </w:tcPr>
          <w:p w14:paraId="6C12CD94" w14:textId="77777777" w:rsidR="00A000A9" w:rsidRPr="00D05E2C" w:rsidRDefault="00A000A9" w:rsidP="005E7279">
            <w:r w:rsidRPr="00D05E2C">
              <w:t>n=9,890</w:t>
            </w:r>
          </w:p>
        </w:tc>
        <w:tc>
          <w:tcPr>
            <w:tcW w:w="862" w:type="dxa"/>
          </w:tcPr>
          <w:p w14:paraId="2865A732" w14:textId="77777777" w:rsidR="00A000A9" w:rsidRPr="00D05E2C" w:rsidRDefault="00A000A9" w:rsidP="005E7279">
            <w:r w:rsidRPr="00D05E2C">
              <w:t>M=61.6</w:t>
            </w:r>
            <w:r w:rsidRPr="00D05E2C">
              <w:br/>
              <w:t>SD not reported</w:t>
            </w:r>
            <w:r w:rsidRPr="00D05E2C">
              <w:br/>
              <w:t>≥50</w:t>
            </w:r>
          </w:p>
          <w:p w14:paraId="5ECBE987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648" w:type="dxa"/>
          </w:tcPr>
          <w:p w14:paraId="4FCABB01" w14:textId="77777777" w:rsidR="00A000A9" w:rsidRPr="00D05E2C" w:rsidRDefault="00A000A9" w:rsidP="005E7279">
            <w:r w:rsidRPr="00D05E2C">
              <w:t>56%</w:t>
            </w:r>
          </w:p>
        </w:tc>
        <w:tc>
          <w:tcPr>
            <w:tcW w:w="994" w:type="dxa"/>
          </w:tcPr>
          <w:p w14:paraId="2F7502D6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1044" w:type="dxa"/>
          </w:tcPr>
          <w:p w14:paraId="36FA8DAE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According to logistic regression, religious salience was associated with increased levels of cholesterol screening utilization (OR=1.6, 95% CI: 1.3-2.0).</w:t>
            </w:r>
          </w:p>
        </w:tc>
        <w:tc>
          <w:tcPr>
            <w:tcW w:w="1265" w:type="dxa"/>
          </w:tcPr>
          <w:p w14:paraId="451A200E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Attending religious services weekly or more often was related to an increased probability of taking cholesterol screenings (OR=1.3, 95% CI: 1.1-1.5).</w:t>
            </w:r>
          </w:p>
        </w:tc>
      </w:tr>
      <w:tr w:rsidR="00A000A9" w:rsidRPr="00BA00C2" w14:paraId="62CF919F" w14:textId="77777777" w:rsidTr="00E05279">
        <w:trPr>
          <w:trHeight w:val="3960"/>
        </w:trPr>
        <w:tc>
          <w:tcPr>
            <w:tcW w:w="1788" w:type="dxa"/>
            <w:noWrap/>
          </w:tcPr>
          <w:p w14:paraId="1425EED5" w14:textId="6325CE84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Benjamins (2011)</w:t>
            </w:r>
            <w:r w:rsidRPr="0071290F">
              <w:fldChar w:fldCharType="begin">
                <w:fldData xml:space="preserve">PEVuZE5vdGU+PENpdGU+PEF1dGhvcj5CZW5qYW1pbnM8L0F1dGhvcj48WWVhcj4yMDExPC9ZZWFy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</w:fldData>
              </w:fldChar>
            </w:r>
            <w:r w:rsidR="0071290F">
              <w:instrText xml:space="preserve"> ADDIN EN.CITE </w:instrText>
            </w:r>
            <w:r w:rsidR="0071290F">
              <w:fldChar w:fldCharType="begin">
                <w:fldData xml:space="preserve">PEVuZE5vdGU+PENpdGU+PEF1dGhvcj5CZW5qYW1pbnM8L0F1dGhvcj48WWVhcj4yMDExPC9ZZWFy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</w:fldData>
              </w:fldChar>
            </w:r>
            <w:r w:rsidR="0071290F">
              <w:instrText xml:space="preserve"> ADDIN EN.CITE.DATA </w:instrText>
            </w:r>
            <w:r w:rsidR="0071290F">
              <w:fldChar w:fldCharType="end"/>
            </w:r>
            <w:r w:rsidRPr="0071290F">
              <w:fldChar w:fldCharType="separate"/>
            </w:r>
            <w:r w:rsidR="0071290F" w:rsidRPr="0071290F">
              <w:rPr>
                <w:noProof/>
                <w:vertAlign w:val="superscript"/>
              </w:rPr>
              <w:t>6</w:t>
            </w:r>
            <w:r w:rsidRPr="0071290F">
              <w:fldChar w:fldCharType="end"/>
            </w:r>
          </w:p>
          <w:p w14:paraId="0E4811A3" w14:textId="77777777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United States</w:t>
            </w:r>
          </w:p>
        </w:tc>
        <w:tc>
          <w:tcPr>
            <w:tcW w:w="964" w:type="dxa"/>
          </w:tcPr>
          <w:p w14:paraId="7DD94CCA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967" w:type="dxa"/>
          </w:tcPr>
          <w:p w14:paraId="1463D287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religious beliefs related to health: two items</w:t>
            </w:r>
          </w:p>
        </w:tc>
        <w:tc>
          <w:tcPr>
            <w:tcW w:w="981" w:type="dxa"/>
          </w:tcPr>
          <w:p w14:paraId="5490434F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(1) church attendance: monthly or less; nearly weekly; weekly</w:t>
            </w:r>
            <w:r w:rsidRPr="00D05E2C">
              <w:rPr>
                <w:lang w:val="en-US"/>
              </w:rPr>
              <w:br/>
              <w:t xml:space="preserve">(2) congregational support: church-based health </w:t>
            </w:r>
            <w:proofErr w:type="spellStart"/>
            <w:r w:rsidRPr="00D05E2C">
              <w:rPr>
                <w:lang w:val="en-US"/>
              </w:rPr>
              <w:t>activites</w:t>
            </w:r>
            <w:proofErr w:type="spellEnd"/>
            <w:r w:rsidRPr="00D05E2C">
              <w:rPr>
                <w:lang w:val="en-US"/>
              </w:rPr>
              <w:t>; health-related discussions with church members; church support for healthy lifestyle; health providers within church network</w:t>
            </w:r>
          </w:p>
        </w:tc>
        <w:tc>
          <w:tcPr>
            <w:tcW w:w="1015" w:type="dxa"/>
          </w:tcPr>
          <w:p w14:paraId="3D73055E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(1) having undergone a cholesterol test during the last two years</w:t>
            </w:r>
          </w:p>
          <w:p w14:paraId="00A1AE8F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(2) having ever undergone a colonoscopy</w:t>
            </w:r>
          </w:p>
        </w:tc>
        <w:tc>
          <w:tcPr>
            <w:tcW w:w="851" w:type="dxa"/>
          </w:tcPr>
          <w:p w14:paraId="55B25B65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longitudinal (two waves, 2005-2007)</w:t>
            </w:r>
          </w:p>
        </w:tc>
        <w:tc>
          <w:tcPr>
            <w:tcW w:w="964" w:type="dxa"/>
          </w:tcPr>
          <w:p w14:paraId="36691B6B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national panel survey conducted among individuals affiliated with the Presbyterian Church</w:t>
            </w:r>
          </w:p>
        </w:tc>
        <w:tc>
          <w:tcPr>
            <w:tcW w:w="661" w:type="dxa"/>
          </w:tcPr>
          <w:p w14:paraId="794DA21F" w14:textId="77777777" w:rsidR="00A000A9" w:rsidRPr="00D05E2C" w:rsidRDefault="00A000A9" w:rsidP="005E7279">
            <w:r w:rsidRPr="00D05E2C">
              <w:t>n=1,076</w:t>
            </w:r>
          </w:p>
        </w:tc>
        <w:tc>
          <w:tcPr>
            <w:tcW w:w="862" w:type="dxa"/>
          </w:tcPr>
          <w:p w14:paraId="32517FB1" w14:textId="77777777" w:rsidR="00A000A9" w:rsidRPr="00D05E2C" w:rsidRDefault="00A000A9" w:rsidP="005E7279">
            <w:r w:rsidRPr="00D05E2C">
              <w:t>M=59.8</w:t>
            </w:r>
            <w:r w:rsidRPr="00D05E2C">
              <w:br/>
              <w:t>SD=13.5</w:t>
            </w:r>
            <w:r w:rsidRPr="00D05E2C">
              <w:br/>
              <w:t>18-96</w:t>
            </w:r>
          </w:p>
        </w:tc>
        <w:tc>
          <w:tcPr>
            <w:tcW w:w="648" w:type="dxa"/>
          </w:tcPr>
          <w:p w14:paraId="7B9C69A9" w14:textId="77777777" w:rsidR="00A000A9" w:rsidRPr="00D05E2C" w:rsidRDefault="00A000A9" w:rsidP="005E7279">
            <w:r w:rsidRPr="00D05E2C">
              <w:t>57%</w:t>
            </w:r>
          </w:p>
        </w:tc>
        <w:tc>
          <w:tcPr>
            <w:tcW w:w="994" w:type="dxa"/>
          </w:tcPr>
          <w:p w14:paraId="3A8E79B9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1044" w:type="dxa"/>
          </w:tcPr>
          <w:p w14:paraId="06E07578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According to logistic regression, religious salience was associated with increased levels of cholesterol screening utilization (OR=1.6, 95% CI: 1.3-2.0).</w:t>
            </w:r>
          </w:p>
        </w:tc>
        <w:tc>
          <w:tcPr>
            <w:tcW w:w="1265" w:type="dxa"/>
          </w:tcPr>
          <w:p w14:paraId="6C07261A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Church attendance was not significantly associated with cancer screening utilization.</w:t>
            </w:r>
          </w:p>
          <w:p w14:paraId="694DA569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Church-based health activities were related to increased likelihoods of cholesterol screening (OR: 1.1, p&lt;.05). Health-related discussions with church members were linked to higher odds of cholesterol screening utilization (OR: 1.2, p&lt;.05).</w:t>
            </w:r>
          </w:p>
        </w:tc>
      </w:tr>
      <w:tr w:rsidR="00A000A9" w:rsidRPr="00BA00C2" w14:paraId="10CF0390" w14:textId="77777777" w:rsidTr="00E05279">
        <w:trPr>
          <w:trHeight w:val="3960"/>
        </w:trPr>
        <w:tc>
          <w:tcPr>
            <w:tcW w:w="1788" w:type="dxa"/>
            <w:noWrap/>
          </w:tcPr>
          <w:p w14:paraId="501270DB" w14:textId="188C8DBA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Christman (2014)</w:t>
            </w:r>
            <w:r w:rsidRPr="0071290F">
              <w:fldChar w:fldCharType="begin">
                <w:fldData xml:space="preserve">PEVuZE5vdGU+PENpdGU+PEF1dGhvcj5DaHJpc3RtYW48L0F1dGhvcj48WWVhcj4yMDE0PC9ZZWFy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</w:fldData>
              </w:fldChar>
            </w:r>
            <w:r w:rsidR="0071290F">
              <w:instrText xml:space="preserve"> ADDIN EN.CITE </w:instrText>
            </w:r>
            <w:r w:rsidR="0071290F">
              <w:fldChar w:fldCharType="begin">
                <w:fldData xml:space="preserve">PEVuZE5vdGU+PENpdGU+PEF1dGhvcj5DaHJpc3RtYW48L0F1dGhvcj48WWVhcj4yMDE0PC9ZZWFy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</w:fldData>
              </w:fldChar>
            </w:r>
            <w:r w:rsidR="0071290F">
              <w:instrText xml:space="preserve"> ADDIN EN.CITE.DATA </w:instrText>
            </w:r>
            <w:r w:rsidR="0071290F">
              <w:fldChar w:fldCharType="end"/>
            </w:r>
            <w:r w:rsidRPr="0071290F">
              <w:fldChar w:fldCharType="separate"/>
            </w:r>
            <w:r w:rsidR="0071290F" w:rsidRPr="0071290F">
              <w:rPr>
                <w:noProof/>
                <w:vertAlign w:val="superscript"/>
              </w:rPr>
              <w:t>7</w:t>
            </w:r>
            <w:r w:rsidRPr="0071290F">
              <w:fldChar w:fldCharType="end"/>
            </w:r>
          </w:p>
          <w:p w14:paraId="6E805134" w14:textId="77777777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United States</w:t>
            </w:r>
          </w:p>
        </w:tc>
        <w:tc>
          <w:tcPr>
            <w:tcW w:w="964" w:type="dxa"/>
          </w:tcPr>
          <w:p w14:paraId="4BB83B51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967" w:type="dxa"/>
          </w:tcPr>
          <w:p w14:paraId="75C85CFA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intrinsic religiousness:  Duke Religion Index (three items)</w:t>
            </w:r>
          </w:p>
        </w:tc>
        <w:tc>
          <w:tcPr>
            <w:tcW w:w="981" w:type="dxa"/>
          </w:tcPr>
          <w:p w14:paraId="22A3D8C2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1015" w:type="dxa"/>
          </w:tcPr>
          <w:p w14:paraId="02BF60B9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having undergone prostate screening during the last year</w:t>
            </w:r>
          </w:p>
        </w:tc>
        <w:tc>
          <w:tcPr>
            <w:tcW w:w="851" w:type="dxa"/>
          </w:tcPr>
          <w:p w14:paraId="02EE4F4F" w14:textId="77777777" w:rsidR="00A000A9" w:rsidRPr="00D05E2C" w:rsidRDefault="00A000A9" w:rsidP="005E7279">
            <w:r w:rsidRPr="00D05E2C">
              <w:t>cross-sectional</w:t>
            </w:r>
          </w:p>
        </w:tc>
        <w:tc>
          <w:tcPr>
            <w:tcW w:w="964" w:type="dxa"/>
          </w:tcPr>
          <w:p w14:paraId="0B6542BA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men of African descent, recruited from three large African American churches in Los Angeles</w:t>
            </w:r>
          </w:p>
        </w:tc>
        <w:tc>
          <w:tcPr>
            <w:tcW w:w="661" w:type="dxa"/>
          </w:tcPr>
          <w:p w14:paraId="46BD8673" w14:textId="77777777" w:rsidR="00A000A9" w:rsidRPr="00D05E2C" w:rsidRDefault="00A000A9" w:rsidP="005E7279">
            <w:r w:rsidRPr="00D05E2C">
              <w:t>n=481</w:t>
            </w:r>
          </w:p>
        </w:tc>
        <w:tc>
          <w:tcPr>
            <w:tcW w:w="862" w:type="dxa"/>
          </w:tcPr>
          <w:p w14:paraId="6FDBB46C" w14:textId="77777777" w:rsidR="00A000A9" w:rsidRPr="00D05E2C" w:rsidRDefault="00A000A9" w:rsidP="005E7279">
            <w:r w:rsidRPr="00D05E2C">
              <w:t>M=49.9</w:t>
            </w:r>
            <w:r w:rsidRPr="00D05E2C">
              <w:br/>
              <w:t>SD=7.6</w:t>
            </w:r>
            <w:r w:rsidRPr="00D05E2C">
              <w:br/>
              <w:t>40-70</w:t>
            </w:r>
          </w:p>
        </w:tc>
        <w:tc>
          <w:tcPr>
            <w:tcW w:w="648" w:type="dxa"/>
          </w:tcPr>
          <w:p w14:paraId="5AA58845" w14:textId="77777777" w:rsidR="00A000A9" w:rsidRPr="00D05E2C" w:rsidRDefault="00A000A9" w:rsidP="005E7279">
            <w:r w:rsidRPr="00D05E2C">
              <w:t>0.0%</w:t>
            </w:r>
          </w:p>
        </w:tc>
        <w:tc>
          <w:tcPr>
            <w:tcW w:w="994" w:type="dxa"/>
          </w:tcPr>
          <w:p w14:paraId="1B69B4C8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1044" w:type="dxa"/>
          </w:tcPr>
          <w:p w14:paraId="41491DD8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Regarding zero-order correlations, intrinsic religiousness was not associated with prostate screening.</w:t>
            </w:r>
          </w:p>
        </w:tc>
        <w:tc>
          <w:tcPr>
            <w:tcW w:w="1265" w:type="dxa"/>
          </w:tcPr>
          <w:p w14:paraId="2D0AC25C" w14:textId="77777777" w:rsidR="00A000A9" w:rsidRPr="00D05E2C" w:rsidRDefault="00A000A9" w:rsidP="005E7279">
            <w:pPr>
              <w:rPr>
                <w:lang w:val="en-US"/>
              </w:rPr>
            </w:pPr>
          </w:p>
        </w:tc>
      </w:tr>
      <w:tr w:rsidR="00A000A9" w:rsidRPr="00BA00C2" w14:paraId="122AFA64" w14:textId="77777777" w:rsidTr="00E05279">
        <w:trPr>
          <w:trHeight w:val="2640"/>
        </w:trPr>
        <w:tc>
          <w:tcPr>
            <w:tcW w:w="1788" w:type="dxa"/>
            <w:noWrap/>
            <w:hideMark/>
          </w:tcPr>
          <w:p w14:paraId="70C8715E" w14:textId="3A66E5D9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Dutta (2018)</w:t>
            </w:r>
            <w:r w:rsidRPr="0071290F">
              <w:fldChar w:fldCharType="begin">
                <w:fldData xml:space="preserve">PEVuZE5vdGU+PENpdGU+PEF1dGhvcj5EdXR0YTwvQXV0aG9yPjxZZWFyPjIwMTg8L1llYXI+PFJl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</w:fldData>
              </w:fldChar>
            </w:r>
            <w:r w:rsidR="0071290F">
              <w:instrText xml:space="preserve"> ADDIN EN.CITE </w:instrText>
            </w:r>
            <w:r w:rsidR="0071290F">
              <w:fldChar w:fldCharType="begin">
                <w:fldData xml:space="preserve">PEVuZE5vdGU+PENpdGU+PEF1dGhvcj5EdXR0YTwvQXV0aG9yPjxZZWFyPjIwMTg8L1llYXI+PFJl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</w:fldData>
              </w:fldChar>
            </w:r>
            <w:r w:rsidR="0071290F">
              <w:instrText xml:space="preserve"> ADDIN EN.CITE.DATA </w:instrText>
            </w:r>
            <w:r w:rsidR="0071290F">
              <w:fldChar w:fldCharType="end"/>
            </w:r>
            <w:r w:rsidRPr="0071290F">
              <w:fldChar w:fldCharType="separate"/>
            </w:r>
            <w:r w:rsidR="0071290F" w:rsidRPr="0071290F">
              <w:rPr>
                <w:noProof/>
                <w:vertAlign w:val="superscript"/>
              </w:rPr>
              <w:t>8</w:t>
            </w:r>
            <w:r w:rsidRPr="0071290F">
              <w:fldChar w:fldCharType="end"/>
            </w:r>
          </w:p>
          <w:p w14:paraId="54B21CFB" w14:textId="77777777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Kenya</w:t>
            </w:r>
          </w:p>
        </w:tc>
        <w:tc>
          <w:tcPr>
            <w:tcW w:w="964" w:type="dxa"/>
            <w:hideMark/>
          </w:tcPr>
          <w:p w14:paraId="500EB082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 xml:space="preserve">Catholic; Protestant or </w:t>
            </w:r>
            <w:proofErr w:type="gramStart"/>
            <w:r w:rsidRPr="00D05E2C">
              <w:rPr>
                <w:lang w:val="en-US"/>
              </w:rPr>
              <w:t>other</w:t>
            </w:r>
            <w:proofErr w:type="gramEnd"/>
            <w:r w:rsidRPr="00D05E2C">
              <w:rPr>
                <w:lang w:val="en-US"/>
              </w:rPr>
              <w:t xml:space="preserve"> Christian; Muslim; none</w:t>
            </w:r>
          </w:p>
        </w:tc>
        <w:tc>
          <w:tcPr>
            <w:tcW w:w="967" w:type="dxa"/>
          </w:tcPr>
          <w:p w14:paraId="5E965792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981" w:type="dxa"/>
          </w:tcPr>
          <w:p w14:paraId="48AA6EE7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1015" w:type="dxa"/>
            <w:hideMark/>
          </w:tcPr>
          <w:p w14:paraId="4D6D7F37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ever having undergone cervical screening</w:t>
            </w:r>
          </w:p>
        </w:tc>
        <w:tc>
          <w:tcPr>
            <w:tcW w:w="851" w:type="dxa"/>
            <w:hideMark/>
          </w:tcPr>
          <w:p w14:paraId="7CB63F03" w14:textId="77777777" w:rsidR="00A000A9" w:rsidRPr="00D05E2C" w:rsidRDefault="00A000A9" w:rsidP="005E7279">
            <w:r w:rsidRPr="00D05E2C">
              <w:t>cross-sectional</w:t>
            </w:r>
          </w:p>
        </w:tc>
        <w:tc>
          <w:tcPr>
            <w:tcW w:w="964" w:type="dxa"/>
            <w:hideMark/>
          </w:tcPr>
          <w:p w14:paraId="769C54B7" w14:textId="77777777" w:rsidR="00A000A9" w:rsidRPr="00D05E2C" w:rsidRDefault="00A000A9" w:rsidP="005E7279">
            <w:r w:rsidRPr="00D05E2C">
              <w:t>Kenya Demographic Health Survey</w:t>
            </w:r>
          </w:p>
        </w:tc>
        <w:tc>
          <w:tcPr>
            <w:tcW w:w="661" w:type="dxa"/>
            <w:hideMark/>
          </w:tcPr>
          <w:p w14:paraId="666AEFC8" w14:textId="77777777" w:rsidR="00A000A9" w:rsidRPr="00D05E2C" w:rsidRDefault="00A000A9" w:rsidP="005E7279">
            <w:r w:rsidRPr="00D05E2C">
              <w:t>n=3,222</w:t>
            </w:r>
          </w:p>
        </w:tc>
        <w:tc>
          <w:tcPr>
            <w:tcW w:w="862" w:type="dxa"/>
            <w:hideMark/>
          </w:tcPr>
          <w:p w14:paraId="2F7DBCE0" w14:textId="77777777" w:rsidR="00A000A9" w:rsidRPr="00D05E2C" w:rsidRDefault="00A000A9" w:rsidP="005E7279">
            <w:r w:rsidRPr="00D05E2C">
              <w:t>M=32.1</w:t>
            </w:r>
            <w:r w:rsidRPr="00D05E2C">
              <w:br/>
              <w:t>SD not reported</w:t>
            </w:r>
            <w:r w:rsidRPr="00D05E2C">
              <w:br/>
              <w:t>15-45</w:t>
            </w:r>
          </w:p>
        </w:tc>
        <w:tc>
          <w:tcPr>
            <w:tcW w:w="648" w:type="dxa"/>
            <w:hideMark/>
          </w:tcPr>
          <w:p w14:paraId="05C3A276" w14:textId="77777777" w:rsidR="00A000A9" w:rsidRPr="00D05E2C" w:rsidRDefault="00A000A9" w:rsidP="005E7279">
            <w:r w:rsidRPr="00D05E2C">
              <w:t>100.0%</w:t>
            </w:r>
          </w:p>
        </w:tc>
        <w:tc>
          <w:tcPr>
            <w:tcW w:w="994" w:type="dxa"/>
            <w:hideMark/>
          </w:tcPr>
          <w:p w14:paraId="3D3C4E7A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According to multivariate logistic regression, being Muslim was linked to a decreased probability of cervical screening (OR=0.2, 95% CI: 0.1-0.4).</w:t>
            </w:r>
          </w:p>
        </w:tc>
        <w:tc>
          <w:tcPr>
            <w:tcW w:w="1044" w:type="dxa"/>
          </w:tcPr>
          <w:p w14:paraId="4D9B6E58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1265" w:type="dxa"/>
          </w:tcPr>
          <w:p w14:paraId="5EE4FF82" w14:textId="77777777" w:rsidR="00A000A9" w:rsidRPr="00D05E2C" w:rsidRDefault="00A000A9" w:rsidP="005E7279">
            <w:pPr>
              <w:rPr>
                <w:lang w:val="en-US"/>
              </w:rPr>
            </w:pPr>
          </w:p>
        </w:tc>
      </w:tr>
      <w:tr w:rsidR="00A000A9" w:rsidRPr="00BA00C2" w14:paraId="0FC371E0" w14:textId="77777777" w:rsidTr="00E05279">
        <w:trPr>
          <w:trHeight w:val="2640"/>
        </w:trPr>
        <w:tc>
          <w:tcPr>
            <w:tcW w:w="1788" w:type="dxa"/>
            <w:noWrap/>
          </w:tcPr>
          <w:p w14:paraId="15D491D7" w14:textId="57E65565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Fox (1998)</w:t>
            </w:r>
            <w:r w:rsidRPr="0071290F">
              <w:fldChar w:fldCharType="begin">
                <w:fldData xml:space="preserve">PEVuZE5vdGU+PENpdGU+PEF1dGhvcj5Gb3g8L0F1dGhvcj48WWVhcj4xOTk4PC9ZZWFyPjxSZWNO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</w:fldData>
              </w:fldChar>
            </w:r>
            <w:r w:rsidR="0071290F">
              <w:instrText xml:space="preserve"> ADDIN EN.CITE </w:instrText>
            </w:r>
            <w:r w:rsidR="0071290F">
              <w:fldChar w:fldCharType="begin">
                <w:fldData xml:space="preserve">PEVuZE5vdGU+PENpdGU+PEF1dGhvcj5Gb3g8L0F1dGhvcj48WWVhcj4xOTk4PC9ZZWFyPjxSZWNO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</w:fldData>
              </w:fldChar>
            </w:r>
            <w:r w:rsidR="0071290F">
              <w:instrText xml:space="preserve"> ADDIN EN.CITE.DATA </w:instrText>
            </w:r>
            <w:r w:rsidR="0071290F">
              <w:fldChar w:fldCharType="end"/>
            </w:r>
            <w:r w:rsidRPr="0071290F">
              <w:fldChar w:fldCharType="separate"/>
            </w:r>
            <w:r w:rsidR="0071290F" w:rsidRPr="0071290F">
              <w:rPr>
                <w:noProof/>
                <w:vertAlign w:val="superscript"/>
              </w:rPr>
              <w:t>9</w:t>
            </w:r>
            <w:r w:rsidRPr="0071290F">
              <w:fldChar w:fldCharType="end"/>
            </w:r>
          </w:p>
          <w:p w14:paraId="16EBB1D6" w14:textId="77777777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United States</w:t>
            </w:r>
          </w:p>
        </w:tc>
        <w:tc>
          <w:tcPr>
            <w:tcW w:w="964" w:type="dxa"/>
          </w:tcPr>
          <w:p w14:paraId="6B121237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967" w:type="dxa"/>
          </w:tcPr>
          <w:p w14:paraId="2F51C004" w14:textId="77777777" w:rsidR="00A000A9" w:rsidRPr="00D05E2C" w:rsidRDefault="00A000A9" w:rsidP="005E7279">
            <w:r w:rsidRPr="00D05E2C">
              <w:t>religiosity (dichotomous)</w:t>
            </w:r>
          </w:p>
        </w:tc>
        <w:tc>
          <w:tcPr>
            <w:tcW w:w="981" w:type="dxa"/>
          </w:tcPr>
          <w:p w14:paraId="6E4032FD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(1) being active in church (no; yes), frequency of church attendance of oneself and one's partner (no; yes)</w:t>
            </w:r>
          </w:p>
          <w:p w14:paraId="2FF11670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(2) having a church health committee (no; yes), and whether breast cancer is a top priority for the church health committee (no; yes)</w:t>
            </w:r>
          </w:p>
        </w:tc>
        <w:tc>
          <w:tcPr>
            <w:tcW w:w="1015" w:type="dxa"/>
          </w:tcPr>
          <w:p w14:paraId="4EF68A59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having undergone a mammogram during the last two years and the two years before that, too, or a clinical breast examination during the last two years</w:t>
            </w:r>
          </w:p>
        </w:tc>
        <w:tc>
          <w:tcPr>
            <w:tcW w:w="851" w:type="dxa"/>
          </w:tcPr>
          <w:p w14:paraId="632652FE" w14:textId="77777777" w:rsidR="00A000A9" w:rsidRPr="00D05E2C" w:rsidRDefault="00A000A9" w:rsidP="005E7279">
            <w:r w:rsidRPr="00D05E2C">
              <w:t>cross-sectional</w:t>
            </w:r>
          </w:p>
        </w:tc>
        <w:tc>
          <w:tcPr>
            <w:tcW w:w="964" w:type="dxa"/>
          </w:tcPr>
          <w:p w14:paraId="504AD23C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female church members from 45 churches in Los Angeles</w:t>
            </w:r>
          </w:p>
        </w:tc>
        <w:tc>
          <w:tcPr>
            <w:tcW w:w="661" w:type="dxa"/>
          </w:tcPr>
          <w:p w14:paraId="61701A37" w14:textId="77777777" w:rsidR="00A000A9" w:rsidRPr="00D05E2C" w:rsidRDefault="00A000A9" w:rsidP="005E7279">
            <w:r w:rsidRPr="00D05E2C">
              <w:t>n=1,517</w:t>
            </w:r>
          </w:p>
        </w:tc>
        <w:tc>
          <w:tcPr>
            <w:tcW w:w="862" w:type="dxa"/>
          </w:tcPr>
          <w:p w14:paraId="24AAA8B1" w14:textId="77777777" w:rsidR="00A000A9" w:rsidRPr="00D05E2C" w:rsidRDefault="00A000A9" w:rsidP="005E7279">
            <w:r w:rsidRPr="00D05E2C">
              <w:t>age groups:</w:t>
            </w:r>
            <w:r w:rsidRPr="00D05E2C">
              <w:br/>
              <w:t>50-64: 57%</w:t>
            </w:r>
            <w:r w:rsidRPr="00D05E2C">
              <w:br/>
              <w:t>65-80: 58%</w:t>
            </w:r>
          </w:p>
        </w:tc>
        <w:tc>
          <w:tcPr>
            <w:tcW w:w="648" w:type="dxa"/>
          </w:tcPr>
          <w:p w14:paraId="421659AE" w14:textId="77777777" w:rsidR="00A000A9" w:rsidRPr="00D05E2C" w:rsidRDefault="00A000A9" w:rsidP="005E7279">
            <w:r w:rsidRPr="00D05E2C">
              <w:t>100.0%</w:t>
            </w:r>
          </w:p>
        </w:tc>
        <w:tc>
          <w:tcPr>
            <w:tcW w:w="994" w:type="dxa"/>
          </w:tcPr>
          <w:p w14:paraId="6E7B37B5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1044" w:type="dxa"/>
          </w:tcPr>
          <w:p w14:paraId="0815103F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In the bivariate analysis, religiosity was related to increased levels of mammogram (p&lt;.05) and clinical breast examination utilization (p&lt;.05).</w:t>
            </w:r>
          </w:p>
        </w:tc>
        <w:tc>
          <w:tcPr>
            <w:tcW w:w="1265" w:type="dxa"/>
          </w:tcPr>
          <w:p w14:paraId="2B1CED2C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According to logistic regression, being active in church was not related to any screening. Neither of the church attendance items was significant as well.</w:t>
            </w:r>
            <w:r w:rsidRPr="00D05E2C">
              <w:rPr>
                <w:lang w:val="en-US"/>
              </w:rPr>
              <w:br/>
              <w:t>While the existence of a church health committee was not significant, bivariate analysis showed that a top priority of breast cancer was related to decreased rates of clinical breast examinations (p&lt;.05) and mammogram (p&lt;.01).</w:t>
            </w:r>
          </w:p>
        </w:tc>
      </w:tr>
      <w:tr w:rsidR="00A000A9" w:rsidRPr="00BA00C2" w14:paraId="23538AE8" w14:textId="77777777" w:rsidTr="00E05279">
        <w:trPr>
          <w:trHeight w:val="2112"/>
        </w:trPr>
        <w:tc>
          <w:tcPr>
            <w:tcW w:w="1788" w:type="dxa"/>
            <w:noWrap/>
            <w:hideMark/>
          </w:tcPr>
          <w:p w14:paraId="57F45D63" w14:textId="55A5E245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Katz (2008)</w:t>
            </w:r>
            <w:r w:rsidRPr="0071290F">
              <w:fldChar w:fldCharType="begin">
                <w:fldData xml:space="preserve">PEVuZE5vdGU+PENpdGU+PEF1dGhvcj5LYXR6PC9BdXRob3I+PFllYXI+MjAwODwvWWVhcj48UmVj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</w:fldData>
              </w:fldChar>
            </w:r>
            <w:r w:rsidR="0071290F">
              <w:instrText xml:space="preserve"> ADDIN EN.CITE </w:instrText>
            </w:r>
            <w:r w:rsidR="0071290F">
              <w:fldChar w:fldCharType="begin">
                <w:fldData xml:space="preserve">PEVuZE5vdGU+PENpdGU+PEF1dGhvcj5LYXR6PC9BdXRob3I+PFllYXI+MjAwODwvWWVhcj48UmVj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</w:fldData>
              </w:fldChar>
            </w:r>
            <w:r w:rsidR="0071290F">
              <w:instrText xml:space="preserve"> ADDIN EN.CITE.DATA </w:instrText>
            </w:r>
            <w:r w:rsidR="0071290F">
              <w:fldChar w:fldCharType="end"/>
            </w:r>
            <w:r w:rsidRPr="0071290F">
              <w:fldChar w:fldCharType="separate"/>
            </w:r>
            <w:r w:rsidR="0071290F" w:rsidRPr="0071290F">
              <w:rPr>
                <w:noProof/>
                <w:vertAlign w:val="superscript"/>
              </w:rPr>
              <w:t>10</w:t>
            </w:r>
            <w:r w:rsidRPr="0071290F">
              <w:fldChar w:fldCharType="end"/>
            </w:r>
          </w:p>
          <w:p w14:paraId="54AF95F3" w14:textId="77777777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United States</w:t>
            </w:r>
          </w:p>
        </w:tc>
        <w:tc>
          <w:tcPr>
            <w:tcW w:w="964" w:type="dxa"/>
            <w:hideMark/>
          </w:tcPr>
          <w:p w14:paraId="6F187633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Baptist; Holiness; Methodist; other; none</w:t>
            </w:r>
          </w:p>
        </w:tc>
        <w:tc>
          <w:tcPr>
            <w:tcW w:w="967" w:type="dxa"/>
          </w:tcPr>
          <w:p w14:paraId="187B6416" w14:textId="77777777" w:rsidR="00A000A9" w:rsidRPr="00D05E2C" w:rsidRDefault="00A000A9" w:rsidP="005E7279">
            <w:r w:rsidRPr="00D05E2C">
              <w:t>spirituality (three-point scale)</w:t>
            </w:r>
          </w:p>
        </w:tc>
        <w:tc>
          <w:tcPr>
            <w:tcW w:w="981" w:type="dxa"/>
          </w:tcPr>
          <w:p w14:paraId="50BB66A6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low; moderate; high</w:t>
            </w:r>
          </w:p>
        </w:tc>
        <w:tc>
          <w:tcPr>
            <w:tcW w:w="1015" w:type="dxa"/>
            <w:hideMark/>
          </w:tcPr>
          <w:p w14:paraId="405DD329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having undergone a mammogram during the last year</w:t>
            </w:r>
          </w:p>
        </w:tc>
        <w:tc>
          <w:tcPr>
            <w:tcW w:w="851" w:type="dxa"/>
            <w:hideMark/>
          </w:tcPr>
          <w:p w14:paraId="6A7A921A" w14:textId="77777777" w:rsidR="00A000A9" w:rsidRPr="00D05E2C" w:rsidRDefault="00A000A9" w:rsidP="005E7279">
            <w:r w:rsidRPr="00D05E2C">
              <w:t>cross-sectional</w:t>
            </w:r>
          </w:p>
        </w:tc>
        <w:tc>
          <w:tcPr>
            <w:tcW w:w="964" w:type="dxa"/>
            <w:hideMark/>
          </w:tcPr>
          <w:p w14:paraId="7B43D0D9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Robeson County Outreach, Screening, and Education Project</w:t>
            </w:r>
          </w:p>
        </w:tc>
        <w:tc>
          <w:tcPr>
            <w:tcW w:w="661" w:type="dxa"/>
            <w:hideMark/>
          </w:tcPr>
          <w:p w14:paraId="73B01A20" w14:textId="77777777" w:rsidR="00A000A9" w:rsidRPr="00D05E2C" w:rsidRDefault="00A000A9" w:rsidP="005E7279">
            <w:r w:rsidRPr="00D05E2C">
              <w:t>n=851</w:t>
            </w:r>
          </w:p>
        </w:tc>
        <w:tc>
          <w:tcPr>
            <w:tcW w:w="862" w:type="dxa"/>
            <w:hideMark/>
          </w:tcPr>
          <w:p w14:paraId="45E74339" w14:textId="77777777" w:rsidR="00A000A9" w:rsidRPr="00D05E2C" w:rsidRDefault="00A000A9" w:rsidP="005E7279">
            <w:r w:rsidRPr="00D05E2C">
              <w:t>age groups:</w:t>
            </w:r>
            <w:r w:rsidRPr="00D05E2C">
              <w:br/>
              <w:t>40-49: 42.7%</w:t>
            </w:r>
            <w:r w:rsidRPr="00D05E2C">
              <w:br/>
              <w:t>50-59: 28.1%</w:t>
            </w:r>
            <w:r w:rsidRPr="00D05E2C">
              <w:br/>
              <w:t>60-69: 16.2%</w:t>
            </w:r>
            <w:r w:rsidRPr="00D05E2C">
              <w:br/>
              <w:t>70-79: 10.5%</w:t>
            </w:r>
            <w:r w:rsidRPr="00D05E2C">
              <w:br/>
              <w:t>≥80: 2.6%</w:t>
            </w:r>
          </w:p>
        </w:tc>
        <w:tc>
          <w:tcPr>
            <w:tcW w:w="648" w:type="dxa"/>
            <w:hideMark/>
          </w:tcPr>
          <w:p w14:paraId="540AB673" w14:textId="77777777" w:rsidR="00A000A9" w:rsidRPr="00D05E2C" w:rsidRDefault="00A000A9" w:rsidP="005E7279">
            <w:r w:rsidRPr="00D05E2C">
              <w:t>100.0%</w:t>
            </w:r>
          </w:p>
        </w:tc>
        <w:tc>
          <w:tcPr>
            <w:tcW w:w="994" w:type="dxa"/>
            <w:hideMark/>
          </w:tcPr>
          <w:p w14:paraId="3A064453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Regarding bivariate analysis, religious affiliation was not significantly related to the uptake of mammograms.</w:t>
            </w:r>
          </w:p>
        </w:tc>
        <w:tc>
          <w:tcPr>
            <w:tcW w:w="1044" w:type="dxa"/>
          </w:tcPr>
          <w:p w14:paraId="1D78093C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Spirituality was not significantly associated with mammograms.</w:t>
            </w:r>
          </w:p>
        </w:tc>
        <w:tc>
          <w:tcPr>
            <w:tcW w:w="1265" w:type="dxa"/>
          </w:tcPr>
          <w:p w14:paraId="2106F78C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Church attendance was not significantly linked to mammogram screening utilization.</w:t>
            </w:r>
          </w:p>
        </w:tc>
      </w:tr>
      <w:tr w:rsidR="00A000A9" w:rsidRPr="00D05E2C" w14:paraId="52945F1B" w14:textId="77777777" w:rsidTr="00E05279">
        <w:trPr>
          <w:trHeight w:val="2112"/>
        </w:trPr>
        <w:tc>
          <w:tcPr>
            <w:tcW w:w="1788" w:type="dxa"/>
            <w:noWrap/>
          </w:tcPr>
          <w:p w14:paraId="57049FFA" w14:textId="77355FB7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Kretzler (2020)</w:t>
            </w:r>
            <w:r w:rsidRPr="0071290F">
              <w:fldChar w:fldCharType="begin"/>
            </w:r>
            <w:r w:rsidR="0071290F">
              <w:instrText xml:space="preserve"> ADDIN EN.CITE &lt;EndNote&gt;&lt;Cite&gt;&lt;Author&gt;Kretzler&lt;/Author&gt;&lt;Year&gt;2020&lt;/Year&gt;&lt;RecNum&gt;27&lt;/RecNum&gt;&lt;DisplayText&gt;&lt;style face="superscript"&gt;11&lt;/style&gt;&lt;/DisplayText&gt;&lt;record&gt;&lt;rec-number&gt;27&lt;/rec-number&gt;&lt;foreign-keys&gt;&lt;key app="EN" db-id="v2zx0afwbsptawesv5bp5xxtz22fdzz5s0dr" timestamp="1613144775"&gt;27&lt;/key&gt;&lt;/foreign-keys&gt;&lt;ref-type name="Journal Article"&gt;17&lt;/ref-type&gt;&lt;contributors&gt;&lt;authors&gt;&lt;author&gt;Kretzler, B.&lt;/author&gt;&lt;author&gt;König, H. H.&lt;/author&gt;&lt;author&gt;Hajek, A.&lt;/author&gt;&lt;/authors&gt;&lt;/contributors&gt;&lt;auth-address&gt;Department of Health Economics and Health Services Research, Hamburg Center for Health Economics, University Medical Center Hamburg-Eppendorf, Hamburg, Germany.&lt;/auth-address&gt;&lt;titles&gt;&lt;title&gt;Religious Attendance and Cancer Screening Behavior&lt;/title&gt;&lt;secondary-title&gt;Front Oncol&lt;/secondary-title&gt;&lt;alt-title&gt;Frontiers in oncology&lt;/alt-title&gt;&lt;/titles&gt;&lt;periodical&gt;&lt;full-title&gt;Front Oncol&lt;/full-title&gt;&lt;abbr-1&gt;Frontiers in oncology&lt;/abbr-1&gt;&lt;/periodical&gt;&lt;alt-periodical&gt;&lt;full-title&gt;Front Oncol&lt;/full-title&gt;&lt;abbr-1&gt;Frontiers in oncology&lt;/abbr-1&gt;&lt;/alt-periodical&gt;&lt;pages&gt;583925&lt;/pages&gt;&lt;volume&gt;10&lt;/volume&gt;&lt;edition&gt;2020/11/17&lt;/edition&gt;&lt;keywords&gt;&lt;keyword&gt;cancer prevention&lt;/keyword&gt;&lt;keyword&gt;cancer screening&lt;/keyword&gt;&lt;keyword&gt;health care utilization&lt;/keyword&gt;&lt;keyword&gt;preventive medicine&lt;/keyword&gt;&lt;keyword&gt;religion&lt;/keyword&gt;&lt;keyword&gt;religious affiliation&lt;/keyword&gt;&lt;/keywords&gt;&lt;dates&gt;&lt;year&gt;2020&lt;/year&gt;&lt;/dates&gt;&lt;isbn&gt;2234-943X (Print)&amp;#xD;2234-943x&lt;/isbn&gt;&lt;accession-num&gt;33194724&lt;/accession-num&gt;&lt;urls&gt;&lt;related-urls&gt;&lt;url&gt;https://www.ncbi.nlm.nih.gov/pmc/articles/PMC7646539/pdf/fonc-10-583925.pdf&lt;/url&gt;&lt;/related-urls&gt;&lt;/urls&gt;&lt;custom2&gt;PMC7646539&lt;/custom2&gt;&lt;electronic-resource-num&gt;10.3389/fonc.2020.583925&lt;/electronic-resource-num&gt;&lt;remote-database-provider&gt;NLM&lt;/remote-database-provider&gt;&lt;language&gt;eng&lt;/language&gt;&lt;/record&gt;&lt;/Cite&gt;&lt;/EndNote&gt;</w:instrText>
            </w:r>
            <w:r w:rsidRPr="0071290F">
              <w:fldChar w:fldCharType="separate"/>
            </w:r>
            <w:r w:rsidR="0071290F" w:rsidRPr="0071290F">
              <w:rPr>
                <w:noProof/>
                <w:vertAlign w:val="superscript"/>
              </w:rPr>
              <w:t>11</w:t>
            </w:r>
            <w:r w:rsidRPr="0071290F">
              <w:fldChar w:fldCharType="end"/>
            </w:r>
          </w:p>
          <w:p w14:paraId="677A0E6A" w14:textId="77777777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Germany</w:t>
            </w:r>
          </w:p>
        </w:tc>
        <w:tc>
          <w:tcPr>
            <w:tcW w:w="964" w:type="dxa"/>
          </w:tcPr>
          <w:p w14:paraId="5087D51E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967" w:type="dxa"/>
          </w:tcPr>
          <w:p w14:paraId="0607CD39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981" w:type="dxa"/>
          </w:tcPr>
          <w:p w14:paraId="7458B7B4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 xml:space="preserve">less </w:t>
            </w:r>
            <w:proofErr w:type="gramStart"/>
            <w:r w:rsidRPr="00D05E2C">
              <w:rPr>
                <w:lang w:val="en-US"/>
              </w:rPr>
              <w:t>often;</w:t>
            </w:r>
            <w:proofErr w:type="gramEnd"/>
            <w:r w:rsidRPr="00D05E2C">
              <w:rPr>
                <w:lang w:val="en-US"/>
              </w:rPr>
              <w:t xml:space="preserve"> several times a year; one to three times a month; once a week; several times a week</w:t>
            </w:r>
          </w:p>
        </w:tc>
        <w:tc>
          <w:tcPr>
            <w:tcW w:w="1015" w:type="dxa"/>
          </w:tcPr>
          <w:p w14:paraId="0A8C76D8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having undergone a cancer screening during the last years</w:t>
            </w:r>
          </w:p>
        </w:tc>
        <w:tc>
          <w:tcPr>
            <w:tcW w:w="851" w:type="dxa"/>
          </w:tcPr>
          <w:p w14:paraId="49B7F916" w14:textId="77777777" w:rsidR="00A000A9" w:rsidRPr="00D05E2C" w:rsidRDefault="00A000A9" w:rsidP="005E7279">
            <w:r w:rsidRPr="00D05E2C">
              <w:t>cross-sectional</w:t>
            </w:r>
          </w:p>
        </w:tc>
        <w:tc>
          <w:tcPr>
            <w:tcW w:w="964" w:type="dxa"/>
          </w:tcPr>
          <w:p w14:paraId="31DB98CF" w14:textId="77777777" w:rsidR="00A000A9" w:rsidRPr="00D05E2C" w:rsidRDefault="00A000A9" w:rsidP="005E7279">
            <w:r w:rsidRPr="00D05E2C">
              <w:t>German Aging Survey</w:t>
            </w:r>
          </w:p>
        </w:tc>
        <w:tc>
          <w:tcPr>
            <w:tcW w:w="661" w:type="dxa"/>
          </w:tcPr>
          <w:p w14:paraId="5082128B" w14:textId="77777777" w:rsidR="00A000A9" w:rsidRPr="00D05E2C" w:rsidRDefault="00A000A9" w:rsidP="005E7279">
            <w:r w:rsidRPr="00D05E2C">
              <w:t>n=7,043</w:t>
            </w:r>
          </w:p>
        </w:tc>
        <w:tc>
          <w:tcPr>
            <w:tcW w:w="862" w:type="dxa"/>
          </w:tcPr>
          <w:p w14:paraId="290E3411" w14:textId="77777777" w:rsidR="00A000A9" w:rsidRPr="00D05E2C" w:rsidRDefault="00A000A9" w:rsidP="005E7279">
            <w:r w:rsidRPr="00D05E2C">
              <w:t>M=64.2</w:t>
            </w:r>
            <w:r w:rsidRPr="00D05E2C">
              <w:br/>
              <w:t>SD=11.1</w:t>
            </w:r>
            <w:r w:rsidRPr="00D05E2C">
              <w:br/>
              <w:t>40-95</w:t>
            </w:r>
          </w:p>
        </w:tc>
        <w:tc>
          <w:tcPr>
            <w:tcW w:w="648" w:type="dxa"/>
          </w:tcPr>
          <w:p w14:paraId="20F0344A" w14:textId="77777777" w:rsidR="00A000A9" w:rsidRPr="00D05E2C" w:rsidRDefault="00A000A9" w:rsidP="005E7279">
            <w:r w:rsidRPr="00D05E2C">
              <w:t>50.6%</w:t>
            </w:r>
          </w:p>
        </w:tc>
        <w:tc>
          <w:tcPr>
            <w:tcW w:w="994" w:type="dxa"/>
          </w:tcPr>
          <w:p w14:paraId="3A12B2A1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1044" w:type="dxa"/>
          </w:tcPr>
          <w:p w14:paraId="7A5BA9B8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1265" w:type="dxa"/>
          </w:tcPr>
          <w:p w14:paraId="298AF2E1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 xml:space="preserve">According to logistic regression, among Catholics, going to church once a week (OR=2.4, 95% CI: 1.6-3.6), one to three times a month (OR=2.4, 95% CI: 1.6-3.6), several times a year (OR=1.8, 95% CI: 1.2-2.6) and less often (OR=1.5, 95% CI: 1.1-2.2) was associated with higher cancer screening utilization. Among Protestants and </w:t>
            </w:r>
            <w:proofErr w:type="spellStart"/>
            <w:r w:rsidRPr="00D05E2C">
              <w:rPr>
                <w:lang w:val="en-US"/>
              </w:rPr>
              <w:t>Undenominationals</w:t>
            </w:r>
            <w:proofErr w:type="spellEnd"/>
            <w:r w:rsidRPr="00D05E2C">
              <w:rPr>
                <w:lang w:val="en-US"/>
              </w:rPr>
              <w:t>, there were no significant associations.</w:t>
            </w:r>
          </w:p>
        </w:tc>
      </w:tr>
      <w:tr w:rsidR="00A000A9" w:rsidRPr="00BA00C2" w14:paraId="16005F6C" w14:textId="77777777" w:rsidTr="00E05279">
        <w:trPr>
          <w:trHeight w:val="2112"/>
        </w:trPr>
        <w:tc>
          <w:tcPr>
            <w:tcW w:w="1788" w:type="dxa"/>
            <w:noWrap/>
          </w:tcPr>
          <w:p w14:paraId="21115F95" w14:textId="2EA47BFD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Leyva (2015)</w:t>
            </w:r>
            <w:r w:rsidRPr="0071290F">
              <w:fldChar w:fldCharType="begin">
                <w:fldData xml:space="preserve">PEVuZE5vdGU+PENpdGU+PEF1dGhvcj5MZXl2YTwvQXV0aG9yPjxZZWFyPjIwMTU8L1llYXI+PFJl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</w:fldData>
              </w:fldChar>
            </w:r>
            <w:r w:rsidR="0071290F">
              <w:instrText xml:space="preserve"> ADDIN EN.CITE </w:instrText>
            </w:r>
            <w:r w:rsidR="0071290F">
              <w:fldChar w:fldCharType="begin">
                <w:fldData xml:space="preserve">PEVuZE5vdGU+PENpdGU+PEF1dGhvcj5MZXl2YTwvQXV0aG9yPjxZZWFyPjIwMTU8L1llYXI+PFJl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</w:fldData>
              </w:fldChar>
            </w:r>
            <w:r w:rsidR="0071290F">
              <w:instrText xml:space="preserve"> ADDIN EN.CITE.DATA </w:instrText>
            </w:r>
            <w:r w:rsidR="0071290F">
              <w:fldChar w:fldCharType="end"/>
            </w:r>
            <w:r w:rsidRPr="0071290F">
              <w:fldChar w:fldCharType="separate"/>
            </w:r>
            <w:r w:rsidR="0071290F" w:rsidRPr="0071290F">
              <w:rPr>
                <w:noProof/>
                <w:vertAlign w:val="superscript"/>
              </w:rPr>
              <w:t>12</w:t>
            </w:r>
            <w:r w:rsidRPr="0071290F">
              <w:fldChar w:fldCharType="end"/>
            </w:r>
          </w:p>
          <w:p w14:paraId="328CA9A0" w14:textId="77777777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United States</w:t>
            </w:r>
          </w:p>
        </w:tc>
        <w:tc>
          <w:tcPr>
            <w:tcW w:w="964" w:type="dxa"/>
          </w:tcPr>
          <w:p w14:paraId="59543870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967" w:type="dxa"/>
          </w:tcPr>
          <w:p w14:paraId="0F060E50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981" w:type="dxa"/>
          </w:tcPr>
          <w:p w14:paraId="765FBC92" w14:textId="77777777" w:rsidR="00A000A9" w:rsidRPr="00D05E2C" w:rsidRDefault="00A000A9" w:rsidP="005E7279">
            <w:pPr>
              <w:rPr>
                <w:lang w:val="en-US"/>
              </w:rPr>
            </w:pPr>
            <w:proofErr w:type="gramStart"/>
            <w:r w:rsidRPr="00D05E2C">
              <w:rPr>
                <w:lang w:val="en-US"/>
              </w:rPr>
              <w:t>never;</w:t>
            </w:r>
            <w:proofErr w:type="gramEnd"/>
            <w:r w:rsidRPr="00D05E2C">
              <w:rPr>
                <w:lang w:val="en-US"/>
              </w:rPr>
              <w:t xml:space="preserve"> once or twice a month; a few times a year; weekly</w:t>
            </w:r>
          </w:p>
        </w:tc>
        <w:tc>
          <w:tcPr>
            <w:tcW w:w="1015" w:type="dxa"/>
          </w:tcPr>
          <w:p w14:paraId="51D21F01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having undergone a pap test during the last three years (women aged 39 and younger), a mammogram during the last two years (women aged 40 and older) or either a Fecal Occult Blood Test during the last year or an endoscopy during the last five years</w:t>
            </w:r>
          </w:p>
        </w:tc>
        <w:tc>
          <w:tcPr>
            <w:tcW w:w="851" w:type="dxa"/>
          </w:tcPr>
          <w:p w14:paraId="04FC4DD9" w14:textId="77777777" w:rsidR="00A000A9" w:rsidRPr="00D05E2C" w:rsidRDefault="00A000A9" w:rsidP="005E7279">
            <w:r w:rsidRPr="00D05E2C">
              <w:t>cross-sectional</w:t>
            </w:r>
          </w:p>
        </w:tc>
        <w:tc>
          <w:tcPr>
            <w:tcW w:w="964" w:type="dxa"/>
          </w:tcPr>
          <w:p w14:paraId="5E432132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National Cancer Institute’s 2005 Health Information National Trends Survey</w:t>
            </w:r>
          </w:p>
        </w:tc>
        <w:tc>
          <w:tcPr>
            <w:tcW w:w="661" w:type="dxa"/>
          </w:tcPr>
          <w:p w14:paraId="505D712D" w14:textId="77777777" w:rsidR="00A000A9" w:rsidRPr="00D05E2C" w:rsidRDefault="00A000A9" w:rsidP="005E7279">
            <w:r w:rsidRPr="00D05E2C">
              <w:t>n=5,102</w:t>
            </w:r>
          </w:p>
        </w:tc>
        <w:tc>
          <w:tcPr>
            <w:tcW w:w="862" w:type="dxa"/>
          </w:tcPr>
          <w:p w14:paraId="2BCBA869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M=52.2</w:t>
            </w:r>
            <w:r w:rsidRPr="00D05E2C">
              <w:rPr>
                <w:lang w:val="en-US"/>
              </w:rPr>
              <w:br/>
              <w:t>SD=17.9</w:t>
            </w:r>
            <w:r w:rsidRPr="00D05E2C">
              <w:rPr>
                <w:lang w:val="en-US"/>
              </w:rPr>
              <w:br/>
              <w:t>range not reporter</w:t>
            </w:r>
          </w:p>
        </w:tc>
        <w:tc>
          <w:tcPr>
            <w:tcW w:w="648" w:type="dxa"/>
          </w:tcPr>
          <w:p w14:paraId="3F088E8C" w14:textId="77777777" w:rsidR="00A000A9" w:rsidRPr="00D05E2C" w:rsidRDefault="00A000A9" w:rsidP="005E7279">
            <w:r w:rsidRPr="00D05E2C">
              <w:t>66%</w:t>
            </w:r>
          </w:p>
        </w:tc>
        <w:tc>
          <w:tcPr>
            <w:tcW w:w="994" w:type="dxa"/>
          </w:tcPr>
          <w:p w14:paraId="465178DC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1044" w:type="dxa"/>
          </w:tcPr>
          <w:p w14:paraId="3E966E42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1265" w:type="dxa"/>
          </w:tcPr>
          <w:p w14:paraId="2C10A7C1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Regression analysis revealed that religious attendance was associated with increased levels of mammogram uptake (ß=.7, p&lt;.001) and colorectal screening (ß=.4, p&lt;.01).</w:t>
            </w:r>
          </w:p>
        </w:tc>
      </w:tr>
      <w:tr w:rsidR="00A000A9" w:rsidRPr="00BA00C2" w14:paraId="7D153EF6" w14:textId="77777777" w:rsidTr="00E05279">
        <w:trPr>
          <w:trHeight w:val="2112"/>
        </w:trPr>
        <w:tc>
          <w:tcPr>
            <w:tcW w:w="1788" w:type="dxa"/>
            <w:noWrap/>
          </w:tcPr>
          <w:p w14:paraId="27597094" w14:textId="11BD8503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Lofters (2018)</w:t>
            </w:r>
            <w:r w:rsidRPr="0071290F">
              <w:fldChar w:fldCharType="begin">
                <w:fldData xml:space="preserve">PEVuZE5vdGU+PENpdGU+PEF1dGhvcj5Mb2Z0ZXJzPC9BdXRob3I+PFllYXI+MjAxODwvWWVhcj48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=
</w:fldData>
              </w:fldChar>
            </w:r>
            <w:r w:rsidR="0071290F">
              <w:instrText xml:space="preserve"> ADDIN EN.CITE </w:instrText>
            </w:r>
            <w:r w:rsidR="0071290F">
              <w:fldChar w:fldCharType="begin">
                <w:fldData xml:space="preserve">PEVuZE5vdGU+PENpdGU+PEF1dGhvcj5Mb2Z0ZXJzPC9BdXRob3I+PFllYXI+MjAxODwvWWVhcj48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=
</w:fldData>
              </w:fldChar>
            </w:r>
            <w:r w:rsidR="0071290F">
              <w:instrText xml:space="preserve"> ADDIN EN.CITE.DATA </w:instrText>
            </w:r>
            <w:r w:rsidR="0071290F">
              <w:fldChar w:fldCharType="end"/>
            </w:r>
            <w:r w:rsidRPr="0071290F">
              <w:fldChar w:fldCharType="separate"/>
            </w:r>
            <w:r w:rsidR="0071290F" w:rsidRPr="0071290F">
              <w:rPr>
                <w:noProof/>
                <w:vertAlign w:val="superscript"/>
              </w:rPr>
              <w:t>13</w:t>
            </w:r>
            <w:r w:rsidRPr="0071290F">
              <w:fldChar w:fldCharType="end"/>
            </w:r>
          </w:p>
          <w:p w14:paraId="2D40960A" w14:textId="77777777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Canada</w:t>
            </w:r>
          </w:p>
        </w:tc>
        <w:tc>
          <w:tcPr>
            <w:tcW w:w="964" w:type="dxa"/>
          </w:tcPr>
          <w:p w14:paraId="21C8C0EC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967" w:type="dxa"/>
          </w:tcPr>
          <w:p w14:paraId="2D9DD58F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being faith-driven (derived from principal components analysis)</w:t>
            </w:r>
          </w:p>
        </w:tc>
        <w:tc>
          <w:tcPr>
            <w:tcW w:w="981" w:type="dxa"/>
          </w:tcPr>
          <w:p w14:paraId="1B168ECA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1015" w:type="dxa"/>
          </w:tcPr>
          <w:p w14:paraId="4B70ABEE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ever having undergone a pap test and undergoing a pap test at least once every three years</w:t>
            </w:r>
          </w:p>
        </w:tc>
        <w:tc>
          <w:tcPr>
            <w:tcW w:w="851" w:type="dxa"/>
          </w:tcPr>
          <w:p w14:paraId="3C80AD6A" w14:textId="77777777" w:rsidR="00A000A9" w:rsidRPr="00D05E2C" w:rsidRDefault="00A000A9" w:rsidP="005E7279">
            <w:r w:rsidRPr="00D05E2C">
              <w:t>cross-sectional</w:t>
            </w:r>
          </w:p>
        </w:tc>
        <w:tc>
          <w:tcPr>
            <w:tcW w:w="964" w:type="dxa"/>
          </w:tcPr>
          <w:p w14:paraId="2F89A130" w14:textId="77777777" w:rsidR="00A000A9" w:rsidRPr="00D05E2C" w:rsidRDefault="00A000A9" w:rsidP="005E7279">
            <w:r w:rsidRPr="00D05E2C">
              <w:t>women living in Ontario</w:t>
            </w:r>
          </w:p>
        </w:tc>
        <w:tc>
          <w:tcPr>
            <w:tcW w:w="661" w:type="dxa"/>
          </w:tcPr>
          <w:p w14:paraId="4DF97492" w14:textId="77777777" w:rsidR="00A000A9" w:rsidRPr="00D05E2C" w:rsidRDefault="00A000A9" w:rsidP="005E7279">
            <w:r w:rsidRPr="00D05E2C">
              <w:t>n=615</w:t>
            </w:r>
          </w:p>
        </w:tc>
        <w:tc>
          <w:tcPr>
            <w:tcW w:w="862" w:type="dxa"/>
          </w:tcPr>
          <w:p w14:paraId="75F9DF79" w14:textId="77777777" w:rsidR="00A000A9" w:rsidRPr="00D05E2C" w:rsidRDefault="00A000A9" w:rsidP="005E7279">
            <w:r w:rsidRPr="00D05E2C">
              <w:t>age groups:</w:t>
            </w:r>
            <w:r w:rsidRPr="00D05E2C">
              <w:br/>
              <w:t>21-30: 17.6%</w:t>
            </w:r>
            <w:r w:rsidRPr="00D05E2C">
              <w:br/>
              <w:t>31-40: 25.0%</w:t>
            </w:r>
            <w:r w:rsidRPr="00D05E2C">
              <w:br/>
              <w:t>41-50: 23.6%</w:t>
            </w:r>
            <w:r w:rsidRPr="00D05E2C">
              <w:br/>
              <w:t>51-60: 20.8%</w:t>
            </w:r>
            <w:r w:rsidRPr="00D05E2C">
              <w:br/>
              <w:t>61-69: 13.0%</w:t>
            </w:r>
          </w:p>
        </w:tc>
        <w:tc>
          <w:tcPr>
            <w:tcW w:w="648" w:type="dxa"/>
          </w:tcPr>
          <w:p w14:paraId="0DFF2E61" w14:textId="77777777" w:rsidR="00A000A9" w:rsidRPr="00D05E2C" w:rsidRDefault="00A000A9" w:rsidP="005E7279">
            <w:r w:rsidRPr="00D05E2C">
              <w:t>100.0%</w:t>
            </w:r>
          </w:p>
        </w:tc>
        <w:tc>
          <w:tcPr>
            <w:tcW w:w="994" w:type="dxa"/>
          </w:tcPr>
          <w:p w14:paraId="11A2F7D0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1044" w:type="dxa"/>
          </w:tcPr>
          <w:p w14:paraId="34099F5C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Two-sided bivariate analysis showed that being faith driven was related to a decreased probability of ever having undergone a pap test (p&lt;.05) and undergoing a pap test at least once every three years (p&lt;.05).</w:t>
            </w:r>
          </w:p>
        </w:tc>
        <w:tc>
          <w:tcPr>
            <w:tcW w:w="1265" w:type="dxa"/>
          </w:tcPr>
          <w:p w14:paraId="70335A1F" w14:textId="77777777" w:rsidR="00A000A9" w:rsidRPr="00D05E2C" w:rsidRDefault="00A000A9" w:rsidP="005E7279">
            <w:pPr>
              <w:rPr>
                <w:lang w:val="en-US"/>
              </w:rPr>
            </w:pPr>
          </w:p>
        </w:tc>
      </w:tr>
      <w:tr w:rsidR="00A000A9" w:rsidRPr="00BA00C2" w14:paraId="0AFB8A49" w14:textId="77777777" w:rsidTr="00E05279">
        <w:trPr>
          <w:trHeight w:val="2112"/>
        </w:trPr>
        <w:tc>
          <w:tcPr>
            <w:tcW w:w="1788" w:type="dxa"/>
            <w:noWrap/>
          </w:tcPr>
          <w:p w14:paraId="331D4C31" w14:textId="10290BFC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McFall (2008)</w:t>
            </w:r>
            <w:r w:rsidRPr="0071290F">
              <w:fldChar w:fldCharType="begin">
                <w:fldData xml:space="preserve">PEVuZE5vdGU+PENpdGU+PEF1dGhvcj5NY0ZhbGw8L0F1dGhvcj48WWVhcj4yMDA4PC9ZZWFyPjxS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</w:fldData>
              </w:fldChar>
            </w:r>
            <w:r w:rsidR="0071290F">
              <w:instrText xml:space="preserve"> ADDIN EN.CITE </w:instrText>
            </w:r>
            <w:r w:rsidR="0071290F">
              <w:fldChar w:fldCharType="begin">
                <w:fldData xml:space="preserve">PEVuZE5vdGU+PENpdGU+PEF1dGhvcj5NY0ZhbGw8L0F1dGhvcj48WWVhcj4yMDA4PC9ZZWFyPjxS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</w:fldData>
              </w:fldChar>
            </w:r>
            <w:r w:rsidR="0071290F">
              <w:instrText xml:space="preserve"> ADDIN EN.CITE.DATA </w:instrText>
            </w:r>
            <w:r w:rsidR="0071290F">
              <w:fldChar w:fldCharType="end"/>
            </w:r>
            <w:r w:rsidRPr="0071290F">
              <w:fldChar w:fldCharType="separate"/>
            </w:r>
            <w:r w:rsidR="0071290F" w:rsidRPr="0071290F">
              <w:rPr>
                <w:noProof/>
                <w:vertAlign w:val="superscript"/>
              </w:rPr>
              <w:t>14</w:t>
            </w:r>
            <w:r w:rsidRPr="0071290F">
              <w:fldChar w:fldCharType="end"/>
            </w:r>
          </w:p>
          <w:p w14:paraId="0600D224" w14:textId="77777777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United States</w:t>
            </w:r>
          </w:p>
        </w:tc>
        <w:tc>
          <w:tcPr>
            <w:tcW w:w="964" w:type="dxa"/>
          </w:tcPr>
          <w:p w14:paraId="688A567D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967" w:type="dxa"/>
          </w:tcPr>
          <w:p w14:paraId="1E24E815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981" w:type="dxa"/>
          </w:tcPr>
          <w:p w14:paraId="08E82BF9" w14:textId="77777777" w:rsidR="00A000A9" w:rsidRPr="00D05E2C" w:rsidRDefault="00A000A9" w:rsidP="005E7279">
            <w:r w:rsidRPr="00D05E2C">
              <w:t>no; yes</w:t>
            </w:r>
          </w:p>
        </w:tc>
        <w:tc>
          <w:tcPr>
            <w:tcW w:w="1015" w:type="dxa"/>
          </w:tcPr>
          <w:p w14:paraId="4DEBA7BA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having undergone breast screening (women) or prostate screening (men) during the last two years</w:t>
            </w:r>
          </w:p>
        </w:tc>
        <w:tc>
          <w:tcPr>
            <w:tcW w:w="851" w:type="dxa"/>
          </w:tcPr>
          <w:p w14:paraId="648E7438" w14:textId="77777777" w:rsidR="00A000A9" w:rsidRPr="00D05E2C" w:rsidRDefault="00A000A9" w:rsidP="005E7279">
            <w:r w:rsidRPr="00D05E2C">
              <w:t>longitudinal (three waves, 1994-2000)</w:t>
            </w:r>
          </w:p>
        </w:tc>
        <w:tc>
          <w:tcPr>
            <w:tcW w:w="964" w:type="dxa"/>
          </w:tcPr>
          <w:p w14:paraId="480D6687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Longitudinal Study on Aging II</w:t>
            </w:r>
          </w:p>
        </w:tc>
        <w:tc>
          <w:tcPr>
            <w:tcW w:w="661" w:type="dxa"/>
          </w:tcPr>
          <w:p w14:paraId="45232F3F" w14:textId="77777777" w:rsidR="00A000A9" w:rsidRPr="00D05E2C" w:rsidRDefault="00A000A9" w:rsidP="005E7279">
            <w:r w:rsidRPr="00D05E2C">
              <w:t>n=4,419</w:t>
            </w:r>
          </w:p>
        </w:tc>
        <w:tc>
          <w:tcPr>
            <w:tcW w:w="862" w:type="dxa"/>
          </w:tcPr>
          <w:p w14:paraId="71D8546F" w14:textId="77777777" w:rsidR="00A000A9" w:rsidRPr="00D05E2C" w:rsidRDefault="00A000A9" w:rsidP="005E7279">
            <w:r w:rsidRPr="00D05E2C">
              <w:t>M=74.6</w:t>
            </w:r>
            <w:r w:rsidRPr="00D05E2C">
              <w:br/>
              <w:t>SD not reported</w:t>
            </w:r>
            <w:r w:rsidRPr="00D05E2C">
              <w:br/>
              <w:t>70-85</w:t>
            </w:r>
          </w:p>
        </w:tc>
        <w:tc>
          <w:tcPr>
            <w:tcW w:w="648" w:type="dxa"/>
          </w:tcPr>
          <w:p w14:paraId="132C0A48" w14:textId="77777777" w:rsidR="00A000A9" w:rsidRPr="00D05E2C" w:rsidRDefault="00A000A9" w:rsidP="005E7279">
            <w:r w:rsidRPr="00D05E2C">
              <w:t>64.4%</w:t>
            </w:r>
          </w:p>
        </w:tc>
        <w:tc>
          <w:tcPr>
            <w:tcW w:w="994" w:type="dxa"/>
          </w:tcPr>
          <w:p w14:paraId="1B932BA0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1044" w:type="dxa"/>
          </w:tcPr>
          <w:p w14:paraId="77FD46D4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1265" w:type="dxa"/>
          </w:tcPr>
          <w:p w14:paraId="4A932B93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Weighted multiple logistic regression states that attending church services is related to an increased probability of prostate screening (OR=1.6, 95% CI: 1.2-2.2).</w:t>
            </w:r>
          </w:p>
        </w:tc>
      </w:tr>
      <w:tr w:rsidR="00A000A9" w:rsidRPr="00BA00C2" w14:paraId="1CC1044F" w14:textId="77777777" w:rsidTr="00E05279">
        <w:trPr>
          <w:trHeight w:val="2112"/>
        </w:trPr>
        <w:tc>
          <w:tcPr>
            <w:tcW w:w="1788" w:type="dxa"/>
            <w:noWrap/>
          </w:tcPr>
          <w:p w14:paraId="6EF4CADD" w14:textId="775EEFF9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Melvin (2016)</w:t>
            </w:r>
            <w:r w:rsidRPr="0071290F">
              <w:fldChar w:fldCharType="begin">
                <w:fldData xml:space="preserve">PEVuZE5vdGU+PENpdGU+PEF1dGhvcj5NZWx2aW48L0F1dGhvcj48WWVhcj4yMDE2PC9ZZWFyPjxS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</w:fldData>
              </w:fldChar>
            </w:r>
            <w:r w:rsidR="0071290F">
              <w:instrText xml:space="preserve"> ADDIN EN.CITE </w:instrText>
            </w:r>
            <w:r w:rsidR="0071290F">
              <w:fldChar w:fldCharType="begin">
                <w:fldData xml:space="preserve">PEVuZE5vdGU+PENpdGU+PEF1dGhvcj5NZWx2aW48L0F1dGhvcj48WWVhcj4yMDE2PC9ZZWFyPjxS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</w:fldData>
              </w:fldChar>
            </w:r>
            <w:r w:rsidR="0071290F">
              <w:instrText xml:space="preserve"> ADDIN EN.CITE.DATA </w:instrText>
            </w:r>
            <w:r w:rsidR="0071290F">
              <w:fldChar w:fldCharType="end"/>
            </w:r>
            <w:r w:rsidRPr="0071290F">
              <w:fldChar w:fldCharType="separate"/>
            </w:r>
            <w:r w:rsidR="0071290F" w:rsidRPr="0071290F">
              <w:rPr>
                <w:noProof/>
                <w:vertAlign w:val="superscript"/>
              </w:rPr>
              <w:t>15</w:t>
            </w:r>
            <w:r w:rsidRPr="0071290F">
              <w:fldChar w:fldCharType="end"/>
            </w:r>
          </w:p>
          <w:p w14:paraId="401770E7" w14:textId="77777777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United States</w:t>
            </w:r>
          </w:p>
        </w:tc>
        <w:tc>
          <w:tcPr>
            <w:tcW w:w="964" w:type="dxa"/>
          </w:tcPr>
          <w:p w14:paraId="5E53280E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967" w:type="dxa"/>
          </w:tcPr>
          <w:p w14:paraId="37348EA2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Multi-Dimensional Cultural Values Assessment Tool (three items)</w:t>
            </w:r>
          </w:p>
        </w:tc>
        <w:tc>
          <w:tcPr>
            <w:tcW w:w="981" w:type="dxa"/>
          </w:tcPr>
          <w:p w14:paraId="7650A5C1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1015" w:type="dxa"/>
          </w:tcPr>
          <w:p w14:paraId="0EF3D334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having undergone a mammography during the last year</w:t>
            </w:r>
          </w:p>
        </w:tc>
        <w:tc>
          <w:tcPr>
            <w:tcW w:w="851" w:type="dxa"/>
          </w:tcPr>
          <w:p w14:paraId="3AFA2F8F" w14:textId="77777777" w:rsidR="00A000A9" w:rsidRPr="00D05E2C" w:rsidRDefault="00A000A9" w:rsidP="005E7279">
            <w:r w:rsidRPr="00D05E2C">
              <w:t>cross-sectional</w:t>
            </w:r>
          </w:p>
        </w:tc>
        <w:tc>
          <w:tcPr>
            <w:tcW w:w="964" w:type="dxa"/>
          </w:tcPr>
          <w:p w14:paraId="2AFF473C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women aged 18 and older who identified themselves as Hispanic Black,</w:t>
            </w:r>
            <w:r w:rsidRPr="00D05E2C">
              <w:rPr>
                <w:lang w:val="en-US"/>
              </w:rPr>
              <w:br/>
              <w:t>non-Hispanic White, or Hispanic</w:t>
            </w:r>
          </w:p>
        </w:tc>
        <w:tc>
          <w:tcPr>
            <w:tcW w:w="661" w:type="dxa"/>
          </w:tcPr>
          <w:p w14:paraId="1E5C8AD0" w14:textId="77777777" w:rsidR="00A000A9" w:rsidRPr="00D05E2C" w:rsidRDefault="00A000A9" w:rsidP="005E7279">
            <w:r w:rsidRPr="00D05E2C">
              <w:t>n=550</w:t>
            </w:r>
          </w:p>
        </w:tc>
        <w:tc>
          <w:tcPr>
            <w:tcW w:w="862" w:type="dxa"/>
          </w:tcPr>
          <w:p w14:paraId="5F460203" w14:textId="77777777" w:rsidR="00A000A9" w:rsidRPr="00D05E2C" w:rsidRDefault="00A000A9" w:rsidP="005E7279">
            <w:r w:rsidRPr="00D05E2C">
              <w:t>M=53.4</w:t>
            </w:r>
            <w:r w:rsidRPr="00D05E2C">
              <w:br/>
              <w:t>SD=9.3</w:t>
            </w:r>
            <w:r w:rsidRPr="00D05E2C">
              <w:br/>
              <w:t>40-75</w:t>
            </w:r>
          </w:p>
        </w:tc>
        <w:tc>
          <w:tcPr>
            <w:tcW w:w="648" w:type="dxa"/>
          </w:tcPr>
          <w:p w14:paraId="1BC80CA0" w14:textId="77777777" w:rsidR="00A000A9" w:rsidRPr="00D05E2C" w:rsidRDefault="00A000A9" w:rsidP="005E7279">
            <w:r w:rsidRPr="00D05E2C">
              <w:t>100.0%</w:t>
            </w:r>
          </w:p>
          <w:p w14:paraId="6499204D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994" w:type="dxa"/>
          </w:tcPr>
          <w:p w14:paraId="6179236E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1044" w:type="dxa"/>
          </w:tcPr>
          <w:p w14:paraId="7F511DA8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Looking at the logistic regression, religiosity was related to an increased probability of not taking a mammography (OR=1.4, 95% CI: 1.0-2.0).</w:t>
            </w:r>
          </w:p>
        </w:tc>
        <w:tc>
          <w:tcPr>
            <w:tcW w:w="1265" w:type="dxa"/>
          </w:tcPr>
          <w:p w14:paraId="65EBA90B" w14:textId="77777777" w:rsidR="00A000A9" w:rsidRPr="00D05E2C" w:rsidRDefault="00A000A9" w:rsidP="005E7279">
            <w:pPr>
              <w:rPr>
                <w:lang w:val="en-US"/>
              </w:rPr>
            </w:pPr>
          </w:p>
        </w:tc>
      </w:tr>
      <w:tr w:rsidR="00A000A9" w:rsidRPr="00BA00C2" w14:paraId="5F2E6D7E" w14:textId="77777777" w:rsidTr="00E05279">
        <w:trPr>
          <w:trHeight w:val="1848"/>
        </w:trPr>
        <w:tc>
          <w:tcPr>
            <w:tcW w:w="1788" w:type="dxa"/>
            <w:noWrap/>
            <w:hideMark/>
          </w:tcPr>
          <w:p w14:paraId="33CF0119" w14:textId="735AA453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Miller (1993)</w:t>
            </w:r>
            <w:r w:rsidRPr="0071290F">
              <w:fldChar w:fldCharType="begin"/>
            </w:r>
            <w:r w:rsidR="0071290F">
              <w:instrText xml:space="preserve"> ADDIN EN.CITE &lt;EndNote&gt;&lt;Cite&gt;&lt;Author&gt;Miller&lt;/Author&gt;&lt;Year&gt;1993&lt;/Year&gt;&lt;RecNum&gt;44&lt;/RecNum&gt;&lt;DisplayText&gt;&lt;style face="superscript"&gt;16&lt;/style&gt;&lt;/DisplayText&gt;&lt;record&gt;&lt;rec-number&gt;44&lt;/rec-number&gt;&lt;foreign-keys&gt;&lt;key app="EN" db-id="v2zx0afwbsptawesv5bp5xxtz22fdzz5s0dr" timestamp="1613144778"&gt;44&lt;/key&gt;&lt;/foreign-keys&gt;&lt;ref-type name="Journal Article"&gt;17&lt;/ref-type&gt;&lt;contributors&gt;&lt;authors&gt;&lt;author&gt;Miller, A. M.&lt;/author&gt;&lt;author&gt;Champion, V. L.&lt;/author&gt;&lt;/authors&gt;&lt;/contributors&gt;&lt;auth-address&gt;Indiana University, School of Nursing, Indianapolis.&lt;/auth-address&gt;&lt;titles&gt;&lt;title&gt;Mammography in women &amp;gt; or = 50 years of age. Predisposing and enabling characteristics&lt;/title&gt;&lt;secondary-title&gt;Cancer Nurs&lt;/secondary-title&gt;&lt;alt-title&gt;Cancer nursing&lt;/alt-title&gt;&lt;/titles&gt;&lt;periodical&gt;&lt;full-title&gt;Cancer Nurs&lt;/full-title&gt;&lt;abbr-1&gt;Cancer nursing&lt;/abbr-1&gt;&lt;/periodical&gt;&lt;alt-periodical&gt;&lt;full-title&gt;Cancer Nurs&lt;/full-title&gt;&lt;abbr-1&gt;Cancer nursing&lt;/abbr-1&gt;&lt;/alt-periodical&gt;&lt;pages&gt;260-9&lt;/pages&gt;&lt;volume&gt;16&lt;/volume&gt;&lt;number&gt;4&lt;/number&gt;&lt;edition&gt;1993/08/01&lt;/edition&gt;&lt;keywords&gt;&lt;keyword&gt;Aged&lt;/keyword&gt;&lt;keyword&gt;Aged, 80 and over&lt;/keyword&gt;&lt;keyword&gt;Attitude to Health&lt;/keyword&gt;&lt;keyword&gt;Clinical Nursing Research&lt;/keyword&gt;&lt;keyword&gt;Cross-Sectional Studies&lt;/keyword&gt;&lt;keyword&gt;Demography&lt;/keyword&gt;&lt;keyword&gt;Female&lt;/keyword&gt;&lt;keyword&gt;Health Behavior&lt;/keyword&gt;&lt;keyword&gt;Humans&lt;/keyword&gt;&lt;keyword&gt;Mammography/*psychology/*statistics &amp;amp; numerical data&lt;/keyword&gt;&lt;keyword&gt;Middle Aged&lt;/keyword&gt;&lt;keyword&gt;*Motivation&lt;/keyword&gt;&lt;keyword&gt;Multivariate Analysis&lt;/keyword&gt;&lt;keyword&gt;Sampling Studies&lt;/keyword&gt;&lt;keyword&gt;Social Environment&lt;/keyword&gt;&lt;/keywords&gt;&lt;dates&gt;&lt;year&gt;1993&lt;/year&gt;&lt;pub-dates&gt;&lt;date&gt;Aug&lt;/date&gt;&lt;/pub-dates&gt;&lt;/dates&gt;&lt;isbn&gt;0162-220X (Print)&amp;#xD;0162-220x&lt;/isbn&gt;&lt;accession-num&gt;8402602&lt;/accession-num&gt;&lt;urls&gt;&lt;/urls&gt;&lt;remote-database-provider&gt;NLM&lt;/remote-database-provider&gt;&lt;language&gt;eng&lt;/language&gt;&lt;/record&gt;&lt;/Cite&gt;&lt;/EndNote&gt;</w:instrText>
            </w:r>
            <w:r w:rsidRPr="0071290F">
              <w:fldChar w:fldCharType="separate"/>
            </w:r>
            <w:r w:rsidR="0071290F" w:rsidRPr="0071290F">
              <w:rPr>
                <w:noProof/>
                <w:vertAlign w:val="superscript"/>
              </w:rPr>
              <w:t>16</w:t>
            </w:r>
            <w:r w:rsidRPr="0071290F">
              <w:fldChar w:fldCharType="end"/>
            </w:r>
          </w:p>
          <w:p w14:paraId="2769F0FA" w14:textId="77777777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United States</w:t>
            </w:r>
          </w:p>
        </w:tc>
        <w:tc>
          <w:tcPr>
            <w:tcW w:w="964" w:type="dxa"/>
            <w:hideMark/>
          </w:tcPr>
          <w:p w14:paraId="264E78F2" w14:textId="77777777" w:rsidR="00A000A9" w:rsidRPr="00D05E2C" w:rsidRDefault="00A000A9" w:rsidP="005E7279">
            <w:r w:rsidRPr="00D05E2C">
              <w:t>Catholic; Protestant</w:t>
            </w:r>
          </w:p>
        </w:tc>
        <w:tc>
          <w:tcPr>
            <w:tcW w:w="967" w:type="dxa"/>
          </w:tcPr>
          <w:p w14:paraId="2B829263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981" w:type="dxa"/>
          </w:tcPr>
          <w:p w14:paraId="4B36BBD4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1015" w:type="dxa"/>
            <w:hideMark/>
          </w:tcPr>
          <w:p w14:paraId="0DD08205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having undergone a mammography during the last two years</w:t>
            </w:r>
          </w:p>
        </w:tc>
        <w:tc>
          <w:tcPr>
            <w:tcW w:w="851" w:type="dxa"/>
            <w:hideMark/>
          </w:tcPr>
          <w:p w14:paraId="1318B0AB" w14:textId="77777777" w:rsidR="00A000A9" w:rsidRPr="00D05E2C" w:rsidRDefault="00A000A9" w:rsidP="005E7279">
            <w:r w:rsidRPr="00D05E2C">
              <w:t>cross-sectional</w:t>
            </w:r>
          </w:p>
        </w:tc>
        <w:tc>
          <w:tcPr>
            <w:tcW w:w="964" w:type="dxa"/>
            <w:hideMark/>
          </w:tcPr>
          <w:p w14:paraId="353E4219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 xml:space="preserve">women belonging to four churches in a large midwestern metropolitan area </w:t>
            </w:r>
          </w:p>
        </w:tc>
        <w:tc>
          <w:tcPr>
            <w:tcW w:w="661" w:type="dxa"/>
            <w:hideMark/>
          </w:tcPr>
          <w:p w14:paraId="307A98D7" w14:textId="77777777" w:rsidR="00A000A9" w:rsidRPr="00D05E2C" w:rsidRDefault="00A000A9" w:rsidP="005E7279">
            <w:r w:rsidRPr="00D05E2C">
              <w:t>n=161</w:t>
            </w:r>
          </w:p>
        </w:tc>
        <w:tc>
          <w:tcPr>
            <w:tcW w:w="862" w:type="dxa"/>
            <w:hideMark/>
          </w:tcPr>
          <w:p w14:paraId="6A464F30" w14:textId="77777777" w:rsidR="00A000A9" w:rsidRPr="00D05E2C" w:rsidRDefault="00A000A9" w:rsidP="005E7279">
            <w:r w:rsidRPr="00D05E2C">
              <w:t>M=63</w:t>
            </w:r>
            <w:r w:rsidRPr="00D05E2C">
              <w:br/>
              <w:t>SD not reported</w:t>
            </w:r>
            <w:r w:rsidRPr="00D05E2C">
              <w:br/>
              <w:t>50-89</w:t>
            </w:r>
          </w:p>
        </w:tc>
        <w:tc>
          <w:tcPr>
            <w:tcW w:w="648" w:type="dxa"/>
            <w:hideMark/>
          </w:tcPr>
          <w:p w14:paraId="2658D189" w14:textId="77777777" w:rsidR="00A000A9" w:rsidRPr="00D05E2C" w:rsidRDefault="00A000A9" w:rsidP="005E7279">
            <w:r w:rsidRPr="00D05E2C">
              <w:t>100.0%</w:t>
            </w:r>
          </w:p>
        </w:tc>
        <w:tc>
          <w:tcPr>
            <w:tcW w:w="994" w:type="dxa"/>
            <w:hideMark/>
          </w:tcPr>
          <w:p w14:paraId="386B3A3B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Being Catholic was related to an increased probability of breast cancer screening (OR=5.7, p&lt;.05), according to logistic regression.</w:t>
            </w:r>
          </w:p>
        </w:tc>
        <w:tc>
          <w:tcPr>
            <w:tcW w:w="1044" w:type="dxa"/>
          </w:tcPr>
          <w:p w14:paraId="04A5AB86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1265" w:type="dxa"/>
          </w:tcPr>
          <w:p w14:paraId="62B1EF19" w14:textId="77777777" w:rsidR="00A000A9" w:rsidRPr="00D05E2C" w:rsidRDefault="00A000A9" w:rsidP="005E7279">
            <w:pPr>
              <w:rPr>
                <w:lang w:val="en-US"/>
              </w:rPr>
            </w:pPr>
          </w:p>
        </w:tc>
      </w:tr>
      <w:tr w:rsidR="00A000A9" w:rsidRPr="00BA00C2" w14:paraId="73831794" w14:textId="77777777" w:rsidTr="00E05279">
        <w:trPr>
          <w:trHeight w:val="1848"/>
        </w:trPr>
        <w:tc>
          <w:tcPr>
            <w:tcW w:w="1788" w:type="dxa"/>
            <w:noWrap/>
          </w:tcPr>
          <w:p w14:paraId="132B6BB2" w14:textId="7F156899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Mitchell (2002)</w:t>
            </w:r>
            <w:r w:rsidRPr="0071290F">
              <w:fldChar w:fldCharType="begin">
                <w:fldData xml:space="preserve">PEVuZE5vdGU+PENpdGU+PEF1dGhvcj5NaXRjaGVsbDwvQXV0aG9yPjxZZWFyPjIwMDI8L1llYXI+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</w:fldData>
              </w:fldChar>
            </w:r>
            <w:r w:rsidR="0071290F">
              <w:instrText xml:space="preserve"> ADDIN EN.CITE </w:instrText>
            </w:r>
            <w:r w:rsidR="0071290F">
              <w:fldChar w:fldCharType="begin">
                <w:fldData xml:space="preserve">PEVuZE5vdGU+PENpdGU+PEF1dGhvcj5NaXRjaGVsbDwvQXV0aG9yPjxZZWFyPjIwMDI8L1llYXI+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</w:fldData>
              </w:fldChar>
            </w:r>
            <w:r w:rsidR="0071290F">
              <w:instrText xml:space="preserve"> ADDIN EN.CITE.DATA </w:instrText>
            </w:r>
            <w:r w:rsidR="0071290F">
              <w:fldChar w:fldCharType="end"/>
            </w:r>
            <w:r w:rsidRPr="0071290F">
              <w:fldChar w:fldCharType="separate"/>
            </w:r>
            <w:r w:rsidR="0071290F" w:rsidRPr="0071290F">
              <w:rPr>
                <w:noProof/>
                <w:vertAlign w:val="superscript"/>
              </w:rPr>
              <w:t>17</w:t>
            </w:r>
            <w:r w:rsidRPr="0071290F">
              <w:fldChar w:fldCharType="end"/>
            </w:r>
          </w:p>
          <w:p w14:paraId="03CF34E1" w14:textId="77777777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United States</w:t>
            </w:r>
          </w:p>
        </w:tc>
        <w:tc>
          <w:tcPr>
            <w:tcW w:w="964" w:type="dxa"/>
          </w:tcPr>
          <w:p w14:paraId="3F2C4B78" w14:textId="77777777" w:rsidR="00A000A9" w:rsidRPr="00D05E2C" w:rsidRDefault="00A000A9" w:rsidP="005E7279"/>
        </w:tc>
        <w:tc>
          <w:tcPr>
            <w:tcW w:w="967" w:type="dxa"/>
          </w:tcPr>
          <w:p w14:paraId="2158091F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rating whether religious interventions can promote cancer treatment (dichotomous) or even replace cancer treatment (dichotomous)</w:t>
            </w:r>
          </w:p>
        </w:tc>
        <w:tc>
          <w:tcPr>
            <w:tcW w:w="981" w:type="dxa"/>
          </w:tcPr>
          <w:p w14:paraId="4962AB86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1015" w:type="dxa"/>
          </w:tcPr>
          <w:p w14:paraId="695B1589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having undergone a mammography or a clinical breast examination during the last year and whether women intend to delay seeking treatment of a self-detected breast lump</w:t>
            </w:r>
          </w:p>
        </w:tc>
        <w:tc>
          <w:tcPr>
            <w:tcW w:w="851" w:type="dxa"/>
          </w:tcPr>
          <w:p w14:paraId="66560B26" w14:textId="77777777" w:rsidR="00A000A9" w:rsidRPr="00D05E2C" w:rsidRDefault="00A000A9" w:rsidP="005E7279">
            <w:r w:rsidRPr="00D05E2C">
              <w:t>cross-sectional</w:t>
            </w:r>
          </w:p>
        </w:tc>
        <w:tc>
          <w:tcPr>
            <w:tcW w:w="964" w:type="dxa"/>
          </w:tcPr>
          <w:p w14:paraId="0DF69D9B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women from two eastern North Carolina counties</w:t>
            </w:r>
          </w:p>
        </w:tc>
        <w:tc>
          <w:tcPr>
            <w:tcW w:w="661" w:type="dxa"/>
          </w:tcPr>
          <w:p w14:paraId="4908ECE5" w14:textId="77777777" w:rsidR="00A000A9" w:rsidRPr="00D05E2C" w:rsidRDefault="00A000A9" w:rsidP="005E7279">
            <w:r w:rsidRPr="00D05E2C">
              <w:t>n=682</w:t>
            </w:r>
          </w:p>
        </w:tc>
        <w:tc>
          <w:tcPr>
            <w:tcW w:w="862" w:type="dxa"/>
          </w:tcPr>
          <w:p w14:paraId="7674DFC2" w14:textId="77777777" w:rsidR="00A000A9" w:rsidRPr="00D05E2C" w:rsidRDefault="00A000A9" w:rsidP="005E7279">
            <w:r w:rsidRPr="00D05E2C">
              <w:t>M=60.3</w:t>
            </w:r>
            <w:r w:rsidRPr="00D05E2C">
              <w:br/>
              <w:t>SD=13.1</w:t>
            </w:r>
            <w:r w:rsidRPr="00D05E2C">
              <w:br/>
              <w:t>40-99</w:t>
            </w:r>
          </w:p>
        </w:tc>
        <w:tc>
          <w:tcPr>
            <w:tcW w:w="648" w:type="dxa"/>
          </w:tcPr>
          <w:p w14:paraId="7CB91C1F" w14:textId="77777777" w:rsidR="00A000A9" w:rsidRPr="00D05E2C" w:rsidRDefault="00A000A9" w:rsidP="005E7279">
            <w:r w:rsidRPr="00D05E2C">
              <w:t>100.0%</w:t>
            </w:r>
          </w:p>
        </w:tc>
        <w:tc>
          <w:tcPr>
            <w:tcW w:w="994" w:type="dxa"/>
          </w:tcPr>
          <w:p w14:paraId="6478BAD5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1044" w:type="dxa"/>
          </w:tcPr>
          <w:p w14:paraId="06A47B0A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Regarding multiple logistic regression, thinking that religious interventions can promote cancer treatment was associated with an increased likelihood of undergoing mammograms (OR=1.1, p&lt;.05). Thinking that religious interventions can replace cancer treatment was linked in an increased probability of delaying seeking for treatment (OR=1.2, p&lt;.01).</w:t>
            </w:r>
          </w:p>
        </w:tc>
        <w:tc>
          <w:tcPr>
            <w:tcW w:w="1265" w:type="dxa"/>
          </w:tcPr>
          <w:p w14:paraId="6F10D332" w14:textId="77777777" w:rsidR="00A000A9" w:rsidRPr="00D05E2C" w:rsidRDefault="00A000A9" w:rsidP="005E7279">
            <w:pPr>
              <w:rPr>
                <w:lang w:val="en-US"/>
              </w:rPr>
            </w:pPr>
          </w:p>
        </w:tc>
      </w:tr>
      <w:tr w:rsidR="00A000A9" w:rsidRPr="00BA00C2" w14:paraId="6E7607C9" w14:textId="77777777" w:rsidTr="00E05279">
        <w:trPr>
          <w:trHeight w:val="8192"/>
        </w:trPr>
        <w:tc>
          <w:tcPr>
            <w:tcW w:w="1788" w:type="dxa"/>
            <w:noWrap/>
            <w:hideMark/>
          </w:tcPr>
          <w:p w14:paraId="072C70B2" w14:textId="498143DE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Murray (1993)</w:t>
            </w:r>
            <w:r w:rsidRPr="0071290F">
              <w:fldChar w:fldCharType="begin">
                <w:fldData xml:space="preserve">PEVuZE5vdGU+PENpdGU+PEF1dGhvcj5NdXJyYXk8L0F1dGhvcj48WWVhcj4xOTkzPC9ZZWFyPjxS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</w:fldData>
              </w:fldChar>
            </w:r>
            <w:r w:rsidR="0071290F">
              <w:instrText xml:space="preserve"> ADDIN EN.CITE </w:instrText>
            </w:r>
            <w:r w:rsidR="0071290F">
              <w:fldChar w:fldCharType="begin">
                <w:fldData xml:space="preserve">PEVuZE5vdGU+PENpdGU+PEF1dGhvcj5NdXJyYXk8L0F1dGhvcj48WWVhcj4xOTkzPC9ZZWFyPjxS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</w:fldData>
              </w:fldChar>
            </w:r>
            <w:r w:rsidR="0071290F">
              <w:instrText xml:space="preserve"> ADDIN EN.CITE.DATA </w:instrText>
            </w:r>
            <w:r w:rsidR="0071290F">
              <w:fldChar w:fldCharType="end"/>
            </w:r>
            <w:r w:rsidRPr="0071290F">
              <w:fldChar w:fldCharType="separate"/>
            </w:r>
            <w:r w:rsidR="0071290F" w:rsidRPr="0071290F">
              <w:rPr>
                <w:noProof/>
                <w:vertAlign w:val="superscript"/>
              </w:rPr>
              <w:t>18</w:t>
            </w:r>
            <w:r w:rsidRPr="0071290F">
              <w:fldChar w:fldCharType="end"/>
            </w:r>
          </w:p>
          <w:p w14:paraId="4EEC0DBE" w14:textId="77777777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United Kingdom</w:t>
            </w:r>
          </w:p>
        </w:tc>
        <w:tc>
          <w:tcPr>
            <w:tcW w:w="964" w:type="dxa"/>
            <w:hideMark/>
          </w:tcPr>
          <w:p w14:paraId="50D80AE3" w14:textId="77777777" w:rsidR="00A000A9" w:rsidRPr="00D05E2C" w:rsidRDefault="00A000A9" w:rsidP="005E7279">
            <w:r w:rsidRPr="00D05E2C">
              <w:t>Catholic; Presbyterian; Methodist; Presbyterian</w:t>
            </w:r>
          </w:p>
        </w:tc>
        <w:tc>
          <w:tcPr>
            <w:tcW w:w="967" w:type="dxa"/>
          </w:tcPr>
          <w:p w14:paraId="0B2690A4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981" w:type="dxa"/>
          </w:tcPr>
          <w:p w14:paraId="6187A5D0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1015" w:type="dxa"/>
            <w:hideMark/>
          </w:tcPr>
          <w:p w14:paraId="2BF10C48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performing breast self-examination (dichotomous) and passively or actively attending for smears</w:t>
            </w:r>
          </w:p>
        </w:tc>
        <w:tc>
          <w:tcPr>
            <w:tcW w:w="851" w:type="dxa"/>
            <w:hideMark/>
          </w:tcPr>
          <w:p w14:paraId="5970F953" w14:textId="77777777" w:rsidR="00A000A9" w:rsidRPr="00D05E2C" w:rsidRDefault="00A000A9" w:rsidP="005E7279">
            <w:r w:rsidRPr="00D05E2C">
              <w:t>cross-sectional</w:t>
            </w:r>
          </w:p>
        </w:tc>
        <w:tc>
          <w:tcPr>
            <w:tcW w:w="964" w:type="dxa"/>
            <w:hideMark/>
          </w:tcPr>
          <w:p w14:paraId="5E19D6D1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community survey of public attitudes to cancer which was conducted among Northern Ireland women</w:t>
            </w:r>
          </w:p>
        </w:tc>
        <w:tc>
          <w:tcPr>
            <w:tcW w:w="661" w:type="dxa"/>
            <w:hideMark/>
          </w:tcPr>
          <w:p w14:paraId="2052FED2" w14:textId="77777777" w:rsidR="00A000A9" w:rsidRPr="00D05E2C" w:rsidRDefault="00A000A9" w:rsidP="005E7279">
            <w:r w:rsidRPr="00D05E2C">
              <w:t>n=1,162</w:t>
            </w:r>
          </w:p>
        </w:tc>
        <w:tc>
          <w:tcPr>
            <w:tcW w:w="862" w:type="dxa"/>
            <w:hideMark/>
          </w:tcPr>
          <w:p w14:paraId="2B069189" w14:textId="77777777" w:rsidR="00A000A9" w:rsidRPr="00D05E2C" w:rsidRDefault="00A000A9" w:rsidP="005E7279">
            <w:r w:rsidRPr="00D05E2C">
              <w:t>age groups:</w:t>
            </w:r>
            <w:r w:rsidRPr="00D05E2C">
              <w:br/>
              <w:t>&lt;35: 37%</w:t>
            </w:r>
            <w:r w:rsidRPr="00D05E2C">
              <w:br/>
              <w:t>35-54: 29%</w:t>
            </w:r>
            <w:r w:rsidRPr="00D05E2C">
              <w:br/>
              <w:t>&gt;55: 34%</w:t>
            </w:r>
          </w:p>
        </w:tc>
        <w:tc>
          <w:tcPr>
            <w:tcW w:w="648" w:type="dxa"/>
            <w:hideMark/>
          </w:tcPr>
          <w:p w14:paraId="360A070B" w14:textId="77777777" w:rsidR="00A000A9" w:rsidRPr="00D05E2C" w:rsidRDefault="00A000A9" w:rsidP="005E7279">
            <w:r w:rsidRPr="00D05E2C">
              <w:t>100.0%</w:t>
            </w:r>
          </w:p>
        </w:tc>
        <w:tc>
          <w:tcPr>
            <w:tcW w:w="994" w:type="dxa"/>
            <w:hideMark/>
          </w:tcPr>
          <w:p w14:paraId="39BCF568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Logistic regression revealed that members of the Church of Ireland had an increased probability to perform breast self-examination (OR=1.5, 95% CI: 1.1-2.1), compared to Catholics. Regarding passively attending smears, Methodists were more likely to do that (OR=1.8, 95% CI: 1.0-3.0), compared to Catholics. Members of the Church of Ireland (OR=2.3, 95% CI: 1.4-3.9), Presbyterians (OR=1.6, 95% CI: 1.0-2.6) and Methodists (OR=3.1, 95% CI: 1.8-5.4) were more likely to actively attend smears than Catholics.</w:t>
            </w:r>
          </w:p>
        </w:tc>
        <w:tc>
          <w:tcPr>
            <w:tcW w:w="1044" w:type="dxa"/>
          </w:tcPr>
          <w:p w14:paraId="211F6A67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1265" w:type="dxa"/>
          </w:tcPr>
          <w:p w14:paraId="4D41C02B" w14:textId="77777777" w:rsidR="00A000A9" w:rsidRPr="00D05E2C" w:rsidRDefault="00A000A9" w:rsidP="005E7279">
            <w:pPr>
              <w:rPr>
                <w:lang w:val="en-US"/>
              </w:rPr>
            </w:pPr>
          </w:p>
        </w:tc>
      </w:tr>
      <w:tr w:rsidR="00A000A9" w:rsidRPr="00BA00C2" w14:paraId="5A77C2B4" w14:textId="77777777" w:rsidTr="00E05279">
        <w:trPr>
          <w:trHeight w:val="4488"/>
        </w:trPr>
        <w:tc>
          <w:tcPr>
            <w:tcW w:w="1788" w:type="dxa"/>
            <w:noWrap/>
            <w:hideMark/>
          </w:tcPr>
          <w:p w14:paraId="4115A5E0" w14:textId="42C638E3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O'Reilly (2013)</w:t>
            </w:r>
            <w:r w:rsidRPr="0071290F">
              <w:fldChar w:fldCharType="begin">
                <w:fldData xml:space="preserve">PEVuZE5vdGU+PENpdGU+PEF1dGhvcj5PJmFwb3M7UmVpbGx5PC9BdXRob3I+PFllYXI+MjAxMzwv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</w:fldData>
              </w:fldChar>
            </w:r>
            <w:r w:rsidR="0071290F">
              <w:instrText xml:space="preserve"> ADDIN EN.CITE </w:instrText>
            </w:r>
            <w:r w:rsidR="0071290F">
              <w:fldChar w:fldCharType="begin">
                <w:fldData xml:space="preserve">PEVuZE5vdGU+PENpdGU+PEF1dGhvcj5PJmFwb3M7UmVpbGx5PC9BdXRob3I+PFllYXI+MjAxMzwv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</w:fldData>
              </w:fldChar>
            </w:r>
            <w:r w:rsidR="0071290F">
              <w:instrText xml:space="preserve"> ADDIN EN.CITE.DATA </w:instrText>
            </w:r>
            <w:r w:rsidR="0071290F">
              <w:fldChar w:fldCharType="end"/>
            </w:r>
            <w:r w:rsidRPr="0071290F">
              <w:fldChar w:fldCharType="separate"/>
            </w:r>
            <w:r w:rsidR="0071290F" w:rsidRPr="0071290F">
              <w:rPr>
                <w:noProof/>
                <w:vertAlign w:val="superscript"/>
              </w:rPr>
              <w:t>19</w:t>
            </w:r>
            <w:r w:rsidRPr="0071290F">
              <w:fldChar w:fldCharType="end"/>
            </w:r>
          </w:p>
          <w:p w14:paraId="768965F4" w14:textId="77777777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United Kingdom</w:t>
            </w:r>
          </w:p>
        </w:tc>
        <w:tc>
          <w:tcPr>
            <w:tcW w:w="964" w:type="dxa"/>
            <w:hideMark/>
          </w:tcPr>
          <w:p w14:paraId="10192AD8" w14:textId="77777777" w:rsidR="00A000A9" w:rsidRPr="00D05E2C" w:rsidRDefault="00A000A9" w:rsidP="005E7279">
            <w:r w:rsidRPr="00D05E2C">
              <w:t>Catholic; Protestant; none</w:t>
            </w:r>
          </w:p>
        </w:tc>
        <w:tc>
          <w:tcPr>
            <w:tcW w:w="967" w:type="dxa"/>
          </w:tcPr>
          <w:p w14:paraId="308D54D8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981" w:type="dxa"/>
          </w:tcPr>
          <w:p w14:paraId="38FCBB09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1015" w:type="dxa"/>
            <w:hideMark/>
          </w:tcPr>
          <w:p w14:paraId="52A01692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having undergone a breast screening during the last three and a half years</w:t>
            </w:r>
          </w:p>
        </w:tc>
        <w:tc>
          <w:tcPr>
            <w:tcW w:w="851" w:type="dxa"/>
            <w:hideMark/>
          </w:tcPr>
          <w:p w14:paraId="628EB1C2" w14:textId="77777777" w:rsidR="00A000A9" w:rsidRPr="00D05E2C" w:rsidRDefault="00A000A9" w:rsidP="005E7279">
            <w:r w:rsidRPr="00D05E2C">
              <w:t>longitudinal (two waves, 2001-2004)</w:t>
            </w:r>
          </w:p>
        </w:tc>
        <w:tc>
          <w:tcPr>
            <w:tcW w:w="964" w:type="dxa"/>
            <w:hideMark/>
          </w:tcPr>
          <w:p w14:paraId="17464DB3" w14:textId="77777777" w:rsidR="00A000A9" w:rsidRPr="00D05E2C" w:rsidRDefault="00A000A9" w:rsidP="005E7279">
            <w:r w:rsidRPr="00D05E2C">
              <w:t>Northern Ireland Longitudinal Study</w:t>
            </w:r>
          </w:p>
        </w:tc>
        <w:tc>
          <w:tcPr>
            <w:tcW w:w="661" w:type="dxa"/>
            <w:hideMark/>
          </w:tcPr>
          <w:p w14:paraId="7F1F86EB" w14:textId="77777777" w:rsidR="00A000A9" w:rsidRPr="00D05E2C" w:rsidRDefault="00A000A9" w:rsidP="005E7279">
            <w:r w:rsidRPr="00D05E2C">
              <w:t>n=37,211</w:t>
            </w:r>
          </w:p>
        </w:tc>
        <w:tc>
          <w:tcPr>
            <w:tcW w:w="862" w:type="dxa"/>
            <w:hideMark/>
          </w:tcPr>
          <w:p w14:paraId="7787DCBB" w14:textId="77777777" w:rsidR="00A000A9" w:rsidRPr="00D05E2C" w:rsidRDefault="00A000A9" w:rsidP="005E7279">
            <w:r w:rsidRPr="00D05E2C">
              <w:t>age groups:</w:t>
            </w:r>
            <w:r w:rsidRPr="00D05E2C">
              <w:br/>
              <w:t>&lt;55: 46.2%</w:t>
            </w:r>
            <w:r w:rsidRPr="00D05E2C">
              <w:br/>
              <w:t>55-64: 53.8%</w:t>
            </w:r>
          </w:p>
        </w:tc>
        <w:tc>
          <w:tcPr>
            <w:tcW w:w="648" w:type="dxa"/>
            <w:hideMark/>
          </w:tcPr>
          <w:p w14:paraId="322BD969" w14:textId="77777777" w:rsidR="00A000A9" w:rsidRPr="00D05E2C" w:rsidRDefault="00A000A9" w:rsidP="005E7279">
            <w:r w:rsidRPr="00D05E2C">
              <w:t>100.0%</w:t>
            </w:r>
          </w:p>
        </w:tc>
        <w:tc>
          <w:tcPr>
            <w:tcW w:w="994" w:type="dxa"/>
            <w:hideMark/>
          </w:tcPr>
          <w:p w14:paraId="57406523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According to multivariate logistic regression, Protestants had an increased probability of breast screening uptake (OR=1.1, 95% CI: 1.1-1.2), while people who were neither Catholic nor Protestant had a decreased likelihood (OR=0.8, 95% CI: 0.7-0.8).</w:t>
            </w:r>
          </w:p>
        </w:tc>
        <w:tc>
          <w:tcPr>
            <w:tcW w:w="1044" w:type="dxa"/>
          </w:tcPr>
          <w:p w14:paraId="5C74E14E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1265" w:type="dxa"/>
          </w:tcPr>
          <w:p w14:paraId="0AF45544" w14:textId="77777777" w:rsidR="00A000A9" w:rsidRPr="00D05E2C" w:rsidRDefault="00A000A9" w:rsidP="005E7279">
            <w:pPr>
              <w:rPr>
                <w:lang w:val="en-US"/>
              </w:rPr>
            </w:pPr>
          </w:p>
        </w:tc>
      </w:tr>
      <w:tr w:rsidR="00A000A9" w:rsidRPr="00BA00C2" w14:paraId="3FB1194C" w14:textId="77777777" w:rsidTr="00E05279">
        <w:trPr>
          <w:trHeight w:val="3432"/>
        </w:trPr>
        <w:tc>
          <w:tcPr>
            <w:tcW w:w="1788" w:type="dxa"/>
            <w:noWrap/>
            <w:hideMark/>
          </w:tcPr>
          <w:p w14:paraId="3F756BA7" w14:textId="4E844134" w:rsidR="00A000A9" w:rsidRPr="00D05E2C" w:rsidRDefault="00A000A9" w:rsidP="005E7279">
            <w:pPr>
              <w:rPr>
                <w:rStyle w:val="Strong"/>
                <w:lang w:val="fr-FR"/>
              </w:rPr>
            </w:pPr>
            <w:proofErr w:type="spellStart"/>
            <w:r w:rsidRPr="00D05E2C">
              <w:rPr>
                <w:rStyle w:val="Strong"/>
                <w:lang w:val="fr-FR"/>
              </w:rPr>
              <w:t>Rimande</w:t>
            </w:r>
            <w:proofErr w:type="spellEnd"/>
            <w:r w:rsidRPr="00D05E2C">
              <w:rPr>
                <w:rStyle w:val="Strong"/>
                <w:lang w:val="fr-FR"/>
              </w:rPr>
              <w:t>-Joel (2019)</w:t>
            </w:r>
            <w:r w:rsidRPr="0071290F">
              <w:fldChar w:fldCharType="begin">
                <w:fldData xml:space="preserve">PEVuZE5vdGU+PENpdGU+PEF1dGhvcj5SaW1hbmRlLUpvZWw8L0F1dGhvcj48WWVhcj4yMDE5PC9Z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</w:fldData>
              </w:fldChar>
            </w:r>
            <w:r w:rsidR="0071290F">
              <w:instrText xml:space="preserve"> ADDIN EN.CITE </w:instrText>
            </w:r>
            <w:r w:rsidR="0071290F">
              <w:fldChar w:fldCharType="begin">
                <w:fldData xml:space="preserve">PEVuZE5vdGU+PENpdGU+PEF1dGhvcj5SaW1hbmRlLUpvZWw8L0F1dGhvcj48WWVhcj4yMDE5PC9Z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</w:fldData>
              </w:fldChar>
            </w:r>
            <w:r w:rsidR="0071290F">
              <w:instrText xml:space="preserve"> ADDIN EN.CITE.DATA </w:instrText>
            </w:r>
            <w:r w:rsidR="0071290F">
              <w:fldChar w:fldCharType="end"/>
            </w:r>
            <w:r w:rsidRPr="0071290F">
              <w:fldChar w:fldCharType="separate"/>
            </w:r>
            <w:r w:rsidR="0071290F" w:rsidRPr="0071290F">
              <w:rPr>
                <w:noProof/>
                <w:vertAlign w:val="superscript"/>
              </w:rPr>
              <w:t>20</w:t>
            </w:r>
            <w:r w:rsidRPr="0071290F">
              <w:fldChar w:fldCharType="end"/>
            </w:r>
          </w:p>
          <w:p w14:paraId="16AFAD9A" w14:textId="77777777" w:rsidR="00A000A9" w:rsidRPr="00D05E2C" w:rsidRDefault="00A000A9" w:rsidP="005E7279">
            <w:pPr>
              <w:rPr>
                <w:rStyle w:val="Strong"/>
                <w:lang w:val="fr-FR"/>
              </w:rPr>
            </w:pPr>
            <w:r w:rsidRPr="00D05E2C">
              <w:rPr>
                <w:rStyle w:val="Strong"/>
                <w:lang w:val="fr-FR"/>
              </w:rPr>
              <w:t>Nigeria</w:t>
            </w:r>
          </w:p>
        </w:tc>
        <w:tc>
          <w:tcPr>
            <w:tcW w:w="964" w:type="dxa"/>
            <w:hideMark/>
          </w:tcPr>
          <w:p w14:paraId="6CA3AECE" w14:textId="77777777" w:rsidR="00A000A9" w:rsidRPr="00D05E2C" w:rsidRDefault="00A000A9" w:rsidP="005E7279">
            <w:r w:rsidRPr="00D05E2C">
              <w:t>Christian; Muslim; other</w:t>
            </w:r>
          </w:p>
        </w:tc>
        <w:tc>
          <w:tcPr>
            <w:tcW w:w="967" w:type="dxa"/>
          </w:tcPr>
          <w:p w14:paraId="5E760813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981" w:type="dxa"/>
          </w:tcPr>
          <w:p w14:paraId="7120A8D3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1015" w:type="dxa"/>
            <w:hideMark/>
          </w:tcPr>
          <w:p w14:paraId="0CF9A463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undergoing cervical cancer screening practice</w:t>
            </w:r>
          </w:p>
        </w:tc>
        <w:tc>
          <w:tcPr>
            <w:tcW w:w="851" w:type="dxa"/>
            <w:hideMark/>
          </w:tcPr>
          <w:p w14:paraId="602415A5" w14:textId="77777777" w:rsidR="00A000A9" w:rsidRPr="00D05E2C" w:rsidRDefault="00A000A9" w:rsidP="005E7279">
            <w:r w:rsidRPr="00D05E2C">
              <w:t>cross-sectional</w:t>
            </w:r>
          </w:p>
        </w:tc>
        <w:tc>
          <w:tcPr>
            <w:tcW w:w="964" w:type="dxa"/>
            <w:hideMark/>
          </w:tcPr>
          <w:p w14:paraId="635F572C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women residing in Taraba State, North-East Nigeria</w:t>
            </w:r>
          </w:p>
        </w:tc>
        <w:tc>
          <w:tcPr>
            <w:tcW w:w="661" w:type="dxa"/>
            <w:hideMark/>
          </w:tcPr>
          <w:p w14:paraId="5BA012F7" w14:textId="77777777" w:rsidR="00A000A9" w:rsidRPr="00D05E2C" w:rsidRDefault="00A000A9" w:rsidP="005E7279">
            <w:r w:rsidRPr="00D05E2C">
              <w:t>n=978</w:t>
            </w:r>
          </w:p>
        </w:tc>
        <w:tc>
          <w:tcPr>
            <w:tcW w:w="862" w:type="dxa"/>
            <w:hideMark/>
          </w:tcPr>
          <w:p w14:paraId="270481B9" w14:textId="77777777" w:rsidR="00A000A9" w:rsidRPr="00D05E2C" w:rsidRDefault="00A000A9" w:rsidP="005E7279">
            <w:r w:rsidRPr="00D05E2C">
              <w:t>age groups:</w:t>
            </w:r>
            <w:r w:rsidRPr="00D05E2C">
              <w:br/>
              <w:t>16-30: 37.2%</w:t>
            </w:r>
            <w:r w:rsidRPr="00D05E2C">
              <w:br/>
              <w:t>31-45: 43.8%</w:t>
            </w:r>
            <w:r w:rsidRPr="00D05E2C">
              <w:br/>
              <w:t>&gt;45: 19.0%</w:t>
            </w:r>
          </w:p>
        </w:tc>
        <w:tc>
          <w:tcPr>
            <w:tcW w:w="648" w:type="dxa"/>
            <w:hideMark/>
          </w:tcPr>
          <w:p w14:paraId="72F15093" w14:textId="77777777" w:rsidR="00A000A9" w:rsidRPr="00D05E2C" w:rsidRDefault="00A000A9" w:rsidP="005E7279">
            <w:r w:rsidRPr="00D05E2C">
              <w:t>100.0%</w:t>
            </w:r>
          </w:p>
        </w:tc>
        <w:tc>
          <w:tcPr>
            <w:tcW w:w="994" w:type="dxa"/>
            <w:hideMark/>
          </w:tcPr>
          <w:p w14:paraId="2EAD0459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Chi-square analysis showed that the likelihood of practicing cervical cancer screening was highest among Muslims, second highest among Christians, and lowest among members of other religions (p&lt;.001).</w:t>
            </w:r>
          </w:p>
        </w:tc>
        <w:tc>
          <w:tcPr>
            <w:tcW w:w="1044" w:type="dxa"/>
          </w:tcPr>
          <w:p w14:paraId="3E8CA85E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1265" w:type="dxa"/>
          </w:tcPr>
          <w:p w14:paraId="3523F66A" w14:textId="77777777" w:rsidR="00A000A9" w:rsidRPr="00D05E2C" w:rsidRDefault="00A000A9" w:rsidP="005E7279">
            <w:pPr>
              <w:rPr>
                <w:lang w:val="en-US"/>
              </w:rPr>
            </w:pPr>
          </w:p>
        </w:tc>
      </w:tr>
      <w:tr w:rsidR="00A000A9" w:rsidRPr="00BA00C2" w14:paraId="2F23E209" w14:textId="77777777" w:rsidTr="00E05279">
        <w:trPr>
          <w:trHeight w:val="3432"/>
        </w:trPr>
        <w:tc>
          <w:tcPr>
            <w:tcW w:w="1788" w:type="dxa"/>
            <w:noWrap/>
          </w:tcPr>
          <w:p w14:paraId="08245BD1" w14:textId="18C4BC9B" w:rsidR="00A000A9" w:rsidRPr="00D05E2C" w:rsidRDefault="00A000A9" w:rsidP="005E7279">
            <w:pPr>
              <w:rPr>
                <w:rStyle w:val="Strong"/>
                <w:lang w:val="en-US"/>
              </w:rPr>
            </w:pPr>
            <w:proofErr w:type="spellStart"/>
            <w:r w:rsidRPr="00D05E2C">
              <w:rPr>
                <w:rStyle w:val="Strong"/>
                <w:lang w:val="en-US"/>
              </w:rPr>
              <w:t>Salmoirago-Blotcher</w:t>
            </w:r>
            <w:proofErr w:type="spellEnd"/>
            <w:r w:rsidRPr="00D05E2C">
              <w:rPr>
                <w:rStyle w:val="Strong"/>
                <w:lang w:val="en-US"/>
              </w:rPr>
              <w:t xml:space="preserve"> (2011)</w:t>
            </w:r>
            <w:r w:rsidRPr="0071290F">
              <w:fldChar w:fldCharType="begin">
                <w:fldData xml:space="preserve">PEVuZE5vdGU+PENpdGU+PEF1dGhvcj5TYWxtb2lyYWdvLUJsb3RjaGVyPC9BdXRob3I+PFllYXI+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</w:fldData>
              </w:fldChar>
            </w:r>
            <w:r w:rsidR="0071290F">
              <w:instrText xml:space="preserve"> ADDIN EN.CITE </w:instrText>
            </w:r>
            <w:r w:rsidR="0071290F">
              <w:fldChar w:fldCharType="begin">
                <w:fldData xml:space="preserve">PEVuZE5vdGU+PENpdGU+PEF1dGhvcj5TYWxtb2lyYWdvLUJsb3RjaGVyPC9BdXRob3I+PFllYXI+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</w:fldData>
              </w:fldChar>
            </w:r>
            <w:r w:rsidR="0071290F">
              <w:instrText xml:space="preserve"> ADDIN EN.CITE.DATA </w:instrText>
            </w:r>
            <w:r w:rsidR="0071290F">
              <w:fldChar w:fldCharType="end"/>
            </w:r>
            <w:r w:rsidRPr="0071290F">
              <w:fldChar w:fldCharType="separate"/>
            </w:r>
            <w:r w:rsidR="0071290F" w:rsidRPr="0071290F">
              <w:rPr>
                <w:noProof/>
                <w:vertAlign w:val="superscript"/>
              </w:rPr>
              <w:t>21</w:t>
            </w:r>
            <w:r w:rsidRPr="0071290F">
              <w:fldChar w:fldCharType="end"/>
            </w:r>
          </w:p>
          <w:p w14:paraId="75E32748" w14:textId="77777777" w:rsidR="00A000A9" w:rsidRPr="00D05E2C" w:rsidRDefault="00A000A9" w:rsidP="005E7279">
            <w:pPr>
              <w:rPr>
                <w:rStyle w:val="Strong"/>
                <w:lang w:val="en-US"/>
              </w:rPr>
            </w:pPr>
            <w:r w:rsidRPr="00D05E2C">
              <w:rPr>
                <w:rStyle w:val="Strong"/>
                <w:lang w:val="en-US"/>
              </w:rPr>
              <w:t>United States</w:t>
            </w:r>
          </w:p>
        </w:tc>
        <w:tc>
          <w:tcPr>
            <w:tcW w:w="964" w:type="dxa"/>
          </w:tcPr>
          <w:p w14:paraId="2666E480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967" w:type="dxa"/>
          </w:tcPr>
          <w:p w14:paraId="5458D957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981" w:type="dxa"/>
          </w:tcPr>
          <w:p w14:paraId="6F96CC73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not at all; less than once; once a week; more than once</w:t>
            </w:r>
          </w:p>
        </w:tc>
        <w:tc>
          <w:tcPr>
            <w:tcW w:w="1015" w:type="dxa"/>
          </w:tcPr>
          <w:p w14:paraId="072E3C8F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ever having undergone a mammogram, a breast self-examination, or a pap smear</w:t>
            </w:r>
          </w:p>
        </w:tc>
        <w:tc>
          <w:tcPr>
            <w:tcW w:w="851" w:type="dxa"/>
          </w:tcPr>
          <w:p w14:paraId="13D5F944" w14:textId="77777777" w:rsidR="00A000A9" w:rsidRPr="00D05E2C" w:rsidRDefault="00A000A9" w:rsidP="005E7279">
            <w:r w:rsidRPr="00D05E2C">
              <w:t>cross-sectional</w:t>
            </w:r>
          </w:p>
        </w:tc>
        <w:tc>
          <w:tcPr>
            <w:tcW w:w="964" w:type="dxa"/>
          </w:tcPr>
          <w:p w14:paraId="12C86BD7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Women’s Health Initiative observational study</w:t>
            </w:r>
          </w:p>
        </w:tc>
        <w:tc>
          <w:tcPr>
            <w:tcW w:w="661" w:type="dxa"/>
          </w:tcPr>
          <w:p w14:paraId="2DDDCB2F" w14:textId="77777777" w:rsidR="00A000A9" w:rsidRPr="00D05E2C" w:rsidRDefault="00A000A9" w:rsidP="005E7279">
            <w:r w:rsidRPr="00D05E2C">
              <w:t>n=56,372</w:t>
            </w:r>
          </w:p>
        </w:tc>
        <w:tc>
          <w:tcPr>
            <w:tcW w:w="862" w:type="dxa"/>
          </w:tcPr>
          <w:p w14:paraId="30C886C4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M=62.0</w:t>
            </w:r>
            <w:r w:rsidRPr="00D05E2C">
              <w:rPr>
                <w:lang w:val="en-US"/>
              </w:rPr>
              <w:br/>
              <w:t>SD=7.1</w:t>
            </w:r>
            <w:r w:rsidRPr="00D05E2C">
              <w:rPr>
                <w:lang w:val="en-US"/>
              </w:rPr>
              <w:br/>
              <w:t>range not reporter</w:t>
            </w:r>
          </w:p>
        </w:tc>
        <w:tc>
          <w:tcPr>
            <w:tcW w:w="648" w:type="dxa"/>
          </w:tcPr>
          <w:p w14:paraId="17E6EBFD" w14:textId="77777777" w:rsidR="00A000A9" w:rsidRPr="00D05E2C" w:rsidRDefault="00A000A9" w:rsidP="005E7279">
            <w:r w:rsidRPr="00D05E2C">
              <w:t>100.0%</w:t>
            </w:r>
          </w:p>
        </w:tc>
        <w:tc>
          <w:tcPr>
            <w:tcW w:w="994" w:type="dxa"/>
          </w:tcPr>
          <w:p w14:paraId="10F81A23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1044" w:type="dxa"/>
          </w:tcPr>
          <w:p w14:paraId="190F604C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1265" w:type="dxa"/>
          </w:tcPr>
          <w:p w14:paraId="7DEE0432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Logistic regression found out that any religious service attendance was associated with a higher likelihood of mammograms (e.g., once a week: OR=1.4, 95% CI: 1.3-1.6) and breast self-examinations (e.g., once a week: OR=1.3, 95% CI: 1.2-1.5). Going to church once a week was related to increased chances of pap smear use (OR: 1.2, 95% CI: 1.0-1.5).</w:t>
            </w:r>
          </w:p>
        </w:tc>
      </w:tr>
      <w:tr w:rsidR="00A000A9" w:rsidRPr="00BA00C2" w14:paraId="1B075E65" w14:textId="77777777" w:rsidTr="00E05279">
        <w:trPr>
          <w:trHeight w:val="3432"/>
        </w:trPr>
        <w:tc>
          <w:tcPr>
            <w:tcW w:w="1788" w:type="dxa"/>
            <w:noWrap/>
          </w:tcPr>
          <w:p w14:paraId="0EA32E17" w14:textId="28351DCB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Sen (2016)</w:t>
            </w:r>
            <w:r w:rsidRPr="0071290F">
              <w:fldChar w:fldCharType="begin">
                <w:fldData xml:space="preserve">PEVuZE5vdGU+PENpdGU+PEF1dGhvcj5TZW48L0F1dGhvcj48WWVhcj4yMDE2PC9ZZWFyPjxSZWNO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</w:fldData>
              </w:fldChar>
            </w:r>
            <w:r w:rsidR="0071290F">
              <w:instrText xml:space="preserve"> ADDIN EN.CITE </w:instrText>
            </w:r>
            <w:r w:rsidR="0071290F">
              <w:fldChar w:fldCharType="begin">
                <w:fldData xml:space="preserve">PEVuZE5vdGU+PENpdGU+PEF1dGhvcj5TZW48L0F1dGhvcj48WWVhcj4yMDE2PC9ZZWFyPjxSZWNO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</w:fldData>
              </w:fldChar>
            </w:r>
            <w:r w:rsidR="0071290F">
              <w:instrText xml:space="preserve"> ADDIN EN.CITE.DATA </w:instrText>
            </w:r>
            <w:r w:rsidR="0071290F">
              <w:fldChar w:fldCharType="end"/>
            </w:r>
            <w:r w:rsidRPr="0071290F">
              <w:fldChar w:fldCharType="separate"/>
            </w:r>
            <w:r w:rsidR="0071290F" w:rsidRPr="0071290F">
              <w:rPr>
                <w:noProof/>
                <w:vertAlign w:val="superscript"/>
              </w:rPr>
              <w:t>22</w:t>
            </w:r>
            <w:r w:rsidRPr="0071290F">
              <w:fldChar w:fldCharType="end"/>
            </w:r>
          </w:p>
          <w:p w14:paraId="252BF263" w14:textId="77777777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United States</w:t>
            </w:r>
          </w:p>
        </w:tc>
        <w:tc>
          <w:tcPr>
            <w:tcW w:w="964" w:type="dxa"/>
          </w:tcPr>
          <w:p w14:paraId="21FE8520" w14:textId="77777777" w:rsidR="00A000A9" w:rsidRPr="00D05E2C" w:rsidRDefault="00A000A9" w:rsidP="005E7279"/>
        </w:tc>
        <w:tc>
          <w:tcPr>
            <w:tcW w:w="967" w:type="dxa"/>
          </w:tcPr>
          <w:p w14:paraId="3C45E934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(1) religiosity: rated on a three-point scale</w:t>
            </w:r>
            <w:r w:rsidRPr="00D05E2C">
              <w:rPr>
                <w:lang w:val="en-US"/>
              </w:rPr>
              <w:br/>
              <w:t>(2) religious locus of control: passive; collaborative; internal</w:t>
            </w:r>
          </w:p>
        </w:tc>
        <w:tc>
          <w:tcPr>
            <w:tcW w:w="981" w:type="dxa"/>
          </w:tcPr>
          <w:p w14:paraId="61103BCB" w14:textId="77777777" w:rsidR="00A000A9" w:rsidRPr="00D05E2C" w:rsidRDefault="00A000A9" w:rsidP="005E7279">
            <w:pPr>
              <w:rPr>
                <w:lang w:val="en-US"/>
              </w:rPr>
            </w:pPr>
            <w:proofErr w:type="gramStart"/>
            <w:r w:rsidRPr="00D05E2C">
              <w:rPr>
                <w:lang w:val="en-US"/>
              </w:rPr>
              <w:t>never;</w:t>
            </w:r>
            <w:proofErr w:type="gramEnd"/>
            <w:r w:rsidRPr="00D05E2C">
              <w:rPr>
                <w:lang w:val="en-US"/>
              </w:rPr>
              <w:t xml:space="preserve"> less than weekly; once a week; more than weekly</w:t>
            </w:r>
          </w:p>
        </w:tc>
        <w:tc>
          <w:tcPr>
            <w:tcW w:w="1015" w:type="dxa"/>
          </w:tcPr>
          <w:p w14:paraId="46D2B4A9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having undergone a mammogram during the last two years</w:t>
            </w:r>
          </w:p>
        </w:tc>
        <w:tc>
          <w:tcPr>
            <w:tcW w:w="851" w:type="dxa"/>
          </w:tcPr>
          <w:p w14:paraId="1C69900A" w14:textId="77777777" w:rsidR="00A000A9" w:rsidRPr="00D05E2C" w:rsidRDefault="00A000A9" w:rsidP="005E7279">
            <w:r w:rsidRPr="00D05E2C">
              <w:t>longitudinal</w:t>
            </w:r>
          </w:p>
        </w:tc>
        <w:tc>
          <w:tcPr>
            <w:tcW w:w="964" w:type="dxa"/>
          </w:tcPr>
          <w:p w14:paraId="18C77E8A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National Survey of Midlife Development in the United States</w:t>
            </w:r>
          </w:p>
        </w:tc>
        <w:tc>
          <w:tcPr>
            <w:tcW w:w="661" w:type="dxa"/>
          </w:tcPr>
          <w:p w14:paraId="384E42BC" w14:textId="77777777" w:rsidR="00A000A9" w:rsidRPr="00D05E2C" w:rsidRDefault="00A000A9" w:rsidP="005E7279">
            <w:r w:rsidRPr="00D05E2C">
              <w:t>n=474</w:t>
            </w:r>
          </w:p>
        </w:tc>
        <w:tc>
          <w:tcPr>
            <w:tcW w:w="862" w:type="dxa"/>
          </w:tcPr>
          <w:p w14:paraId="2D62EE87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M=57.3</w:t>
            </w:r>
            <w:r w:rsidRPr="00D05E2C">
              <w:rPr>
                <w:lang w:val="en-US"/>
              </w:rPr>
              <w:br/>
              <w:t>SD=10.5</w:t>
            </w:r>
            <w:r w:rsidRPr="00D05E2C">
              <w:rPr>
                <w:lang w:val="en-US"/>
              </w:rPr>
              <w:br/>
              <w:t>range not reported</w:t>
            </w:r>
          </w:p>
        </w:tc>
        <w:tc>
          <w:tcPr>
            <w:tcW w:w="648" w:type="dxa"/>
          </w:tcPr>
          <w:p w14:paraId="47658EC7" w14:textId="77777777" w:rsidR="00A000A9" w:rsidRPr="00D05E2C" w:rsidRDefault="00A000A9" w:rsidP="005E7279">
            <w:r w:rsidRPr="00D05E2C">
              <w:t>100.0%</w:t>
            </w:r>
          </w:p>
        </w:tc>
        <w:tc>
          <w:tcPr>
            <w:tcW w:w="994" w:type="dxa"/>
          </w:tcPr>
          <w:p w14:paraId="1E234B0D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1044" w:type="dxa"/>
          </w:tcPr>
          <w:p w14:paraId="4B02F4A2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Regarding logistic regression, neither religiosity nor religious locus of control were related to mammogram utilization.</w:t>
            </w:r>
          </w:p>
        </w:tc>
        <w:tc>
          <w:tcPr>
            <w:tcW w:w="1265" w:type="dxa"/>
          </w:tcPr>
          <w:p w14:paraId="4B6FCC8F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Religious attendance was not associated with mammogram use.</w:t>
            </w:r>
          </w:p>
        </w:tc>
      </w:tr>
      <w:tr w:rsidR="00A000A9" w:rsidRPr="00BA00C2" w14:paraId="14E87DB8" w14:textId="77777777" w:rsidTr="00E05279">
        <w:trPr>
          <w:trHeight w:val="4752"/>
        </w:trPr>
        <w:tc>
          <w:tcPr>
            <w:tcW w:w="1788" w:type="dxa"/>
            <w:noWrap/>
            <w:hideMark/>
          </w:tcPr>
          <w:p w14:paraId="04BD175F" w14:textId="6ADC805B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Tapera (2019)</w:t>
            </w:r>
            <w:r w:rsidRPr="0071290F">
              <w:fldChar w:fldCharType="begin">
                <w:fldData xml:space="preserve">PEVuZE5vdGU+PENpdGU+PEF1dGhvcj5UYXBlcmE8L0F1dGhvcj48WWVhcj4yMDE5PC9ZZWFyPjxS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</w:fldData>
              </w:fldChar>
            </w:r>
            <w:r w:rsidR="0071290F">
              <w:instrText xml:space="preserve"> ADDIN EN.CITE </w:instrText>
            </w:r>
            <w:r w:rsidR="0071290F">
              <w:fldChar w:fldCharType="begin">
                <w:fldData xml:space="preserve">PEVuZE5vdGU+PENpdGU+PEF1dGhvcj5UYXBlcmE8L0F1dGhvcj48WWVhcj4yMDE5PC9ZZWFyPjxS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</w:fldData>
              </w:fldChar>
            </w:r>
            <w:r w:rsidR="0071290F">
              <w:instrText xml:space="preserve"> ADDIN EN.CITE.DATA </w:instrText>
            </w:r>
            <w:r w:rsidR="0071290F">
              <w:fldChar w:fldCharType="end"/>
            </w:r>
            <w:r w:rsidRPr="0071290F">
              <w:fldChar w:fldCharType="separate"/>
            </w:r>
            <w:r w:rsidR="0071290F" w:rsidRPr="0071290F">
              <w:rPr>
                <w:noProof/>
                <w:vertAlign w:val="superscript"/>
              </w:rPr>
              <w:t>23</w:t>
            </w:r>
            <w:r w:rsidRPr="0071290F">
              <w:fldChar w:fldCharType="end"/>
            </w:r>
          </w:p>
          <w:p w14:paraId="65364058" w14:textId="77777777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Zimbabwe</w:t>
            </w:r>
          </w:p>
        </w:tc>
        <w:tc>
          <w:tcPr>
            <w:tcW w:w="964" w:type="dxa"/>
            <w:hideMark/>
          </w:tcPr>
          <w:p w14:paraId="6D4F6FF2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Catholic; Protestant; Pentecostal; Apostolic sect; other</w:t>
            </w:r>
          </w:p>
        </w:tc>
        <w:tc>
          <w:tcPr>
            <w:tcW w:w="967" w:type="dxa"/>
          </w:tcPr>
          <w:p w14:paraId="1B867A0C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981" w:type="dxa"/>
          </w:tcPr>
          <w:p w14:paraId="1104DDD4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1015" w:type="dxa"/>
            <w:hideMark/>
          </w:tcPr>
          <w:p w14:paraId="02BEBBBA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ever having undergone a cervical cancer screening</w:t>
            </w:r>
          </w:p>
        </w:tc>
        <w:tc>
          <w:tcPr>
            <w:tcW w:w="851" w:type="dxa"/>
            <w:hideMark/>
          </w:tcPr>
          <w:p w14:paraId="6A347A67" w14:textId="77777777" w:rsidR="00A000A9" w:rsidRPr="00D05E2C" w:rsidRDefault="00A000A9" w:rsidP="005E7279">
            <w:r w:rsidRPr="00D05E2C">
              <w:t>cross-sectional</w:t>
            </w:r>
          </w:p>
        </w:tc>
        <w:tc>
          <w:tcPr>
            <w:tcW w:w="964" w:type="dxa"/>
            <w:hideMark/>
          </w:tcPr>
          <w:p w14:paraId="7A48A539" w14:textId="77777777" w:rsidR="00A000A9" w:rsidRPr="00D05E2C" w:rsidRDefault="00A000A9" w:rsidP="005E7279">
            <w:r w:rsidRPr="00D05E2C">
              <w:t>healthy women from Harare</w:t>
            </w:r>
          </w:p>
        </w:tc>
        <w:tc>
          <w:tcPr>
            <w:tcW w:w="661" w:type="dxa"/>
            <w:hideMark/>
          </w:tcPr>
          <w:p w14:paraId="4FF76A73" w14:textId="77777777" w:rsidR="00A000A9" w:rsidRPr="00D05E2C" w:rsidRDefault="00A000A9" w:rsidP="005E7279">
            <w:r w:rsidRPr="00D05E2C">
              <w:t>n=42</w:t>
            </w:r>
          </w:p>
        </w:tc>
        <w:tc>
          <w:tcPr>
            <w:tcW w:w="862" w:type="dxa"/>
            <w:hideMark/>
          </w:tcPr>
          <w:p w14:paraId="61BBA999" w14:textId="77777777" w:rsidR="00A000A9" w:rsidRPr="00D05E2C" w:rsidRDefault="00A000A9" w:rsidP="005E7279">
            <w:r w:rsidRPr="00D05E2C">
              <w:t>age groups:</w:t>
            </w:r>
            <w:r w:rsidRPr="00D05E2C">
              <w:br/>
              <w:t>25-34: 50%</w:t>
            </w:r>
            <w:r w:rsidRPr="00D05E2C">
              <w:br/>
              <w:t>35-44: 19%</w:t>
            </w:r>
            <w:r w:rsidRPr="00D05E2C">
              <w:br/>
              <w:t>45-54: 29%</w:t>
            </w:r>
            <w:r w:rsidRPr="00D05E2C">
              <w:br/>
              <w:t>≥55: 2%</w:t>
            </w:r>
          </w:p>
        </w:tc>
        <w:tc>
          <w:tcPr>
            <w:tcW w:w="648" w:type="dxa"/>
            <w:hideMark/>
          </w:tcPr>
          <w:p w14:paraId="77663B07" w14:textId="77777777" w:rsidR="00A000A9" w:rsidRPr="00D05E2C" w:rsidRDefault="00A000A9" w:rsidP="005E7279">
            <w:r w:rsidRPr="00D05E2C">
              <w:t>100.0%</w:t>
            </w:r>
          </w:p>
        </w:tc>
        <w:tc>
          <w:tcPr>
            <w:tcW w:w="994" w:type="dxa"/>
            <w:hideMark/>
          </w:tcPr>
          <w:p w14:paraId="27F383B1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According to logistic regression, women who were Roman Catholic (OR=0.0, 95% CI: 0.0-0.3), Protestant (OR=0.0, 95% CI: 0.0-0.5), Pentecostal (OR=0.0, 95% CI: 0.0-0.1) or belonged to an Apostolic sect (OR=0.0, 95% CI: 0.0-0.9) were less likely to attend cervical cancer screenings.</w:t>
            </w:r>
          </w:p>
        </w:tc>
        <w:tc>
          <w:tcPr>
            <w:tcW w:w="1044" w:type="dxa"/>
          </w:tcPr>
          <w:p w14:paraId="440FD26D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1265" w:type="dxa"/>
          </w:tcPr>
          <w:p w14:paraId="2E08711F" w14:textId="77777777" w:rsidR="00A000A9" w:rsidRPr="00D05E2C" w:rsidRDefault="00A000A9" w:rsidP="005E7279">
            <w:pPr>
              <w:rPr>
                <w:lang w:val="en-US"/>
              </w:rPr>
            </w:pPr>
          </w:p>
        </w:tc>
      </w:tr>
      <w:tr w:rsidR="00A000A9" w:rsidRPr="00BA00C2" w14:paraId="7EC6B888" w14:textId="77777777" w:rsidTr="00E05279">
        <w:trPr>
          <w:trHeight w:val="2904"/>
        </w:trPr>
        <w:tc>
          <w:tcPr>
            <w:tcW w:w="1788" w:type="dxa"/>
            <w:noWrap/>
            <w:hideMark/>
          </w:tcPr>
          <w:p w14:paraId="362BABF3" w14:textId="10460FE5" w:rsidR="00A000A9" w:rsidRPr="00D05E2C" w:rsidRDefault="00A000A9" w:rsidP="005E7279">
            <w:pPr>
              <w:rPr>
                <w:rStyle w:val="Strong"/>
                <w:lang w:val="en-US"/>
              </w:rPr>
            </w:pPr>
            <w:r w:rsidRPr="00D05E2C">
              <w:rPr>
                <w:rStyle w:val="Strong"/>
                <w:lang w:val="en-US"/>
              </w:rPr>
              <w:t>Van Ness (2002)</w:t>
            </w:r>
            <w:r w:rsidRPr="0071290F">
              <w:fldChar w:fldCharType="begin">
                <w:fldData xml:space="preserve">PEVuZE5vdGU+PENpdGU+PEF1dGhvcj5WYW4gTmVzczwvQXV0aG9yPjxZZWFyPjIwMDI8L1llYXI+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</w:fldData>
              </w:fldChar>
            </w:r>
            <w:r w:rsidR="0071290F">
              <w:instrText xml:space="preserve"> ADDIN EN.CITE </w:instrText>
            </w:r>
            <w:r w:rsidR="0071290F">
              <w:fldChar w:fldCharType="begin">
                <w:fldData xml:space="preserve">PEVuZE5vdGU+PENpdGU+PEF1dGhvcj5WYW4gTmVzczwvQXV0aG9yPjxZZWFyPjIwMDI8L1llYXI+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</w:fldData>
              </w:fldChar>
            </w:r>
            <w:r w:rsidR="0071290F">
              <w:instrText xml:space="preserve"> ADDIN EN.CITE.DATA </w:instrText>
            </w:r>
            <w:r w:rsidR="0071290F">
              <w:fldChar w:fldCharType="end"/>
            </w:r>
            <w:r w:rsidRPr="0071290F">
              <w:fldChar w:fldCharType="separate"/>
            </w:r>
            <w:r w:rsidR="0071290F" w:rsidRPr="0071290F">
              <w:rPr>
                <w:noProof/>
                <w:vertAlign w:val="superscript"/>
              </w:rPr>
              <w:t>24</w:t>
            </w:r>
            <w:r w:rsidRPr="0071290F">
              <w:fldChar w:fldCharType="end"/>
            </w:r>
          </w:p>
          <w:p w14:paraId="44705448" w14:textId="77777777" w:rsidR="00A000A9" w:rsidRPr="00D05E2C" w:rsidRDefault="00A000A9" w:rsidP="005E7279">
            <w:pPr>
              <w:rPr>
                <w:rStyle w:val="Strong"/>
                <w:lang w:val="en-US"/>
              </w:rPr>
            </w:pPr>
            <w:r w:rsidRPr="00D05E2C">
              <w:rPr>
                <w:rStyle w:val="Strong"/>
                <w:lang w:val="en-US"/>
              </w:rPr>
              <w:t>United States</w:t>
            </w:r>
          </w:p>
        </w:tc>
        <w:tc>
          <w:tcPr>
            <w:tcW w:w="964" w:type="dxa"/>
            <w:hideMark/>
          </w:tcPr>
          <w:p w14:paraId="245E212E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Catholic; Protestant; Jewish; Pentecostal; none</w:t>
            </w:r>
          </w:p>
        </w:tc>
        <w:tc>
          <w:tcPr>
            <w:tcW w:w="967" w:type="dxa"/>
          </w:tcPr>
          <w:p w14:paraId="4A2B9F14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981" w:type="dxa"/>
          </w:tcPr>
          <w:p w14:paraId="0682930B" w14:textId="77777777" w:rsidR="00A000A9" w:rsidRPr="00D05E2C" w:rsidRDefault="00A000A9" w:rsidP="005E7279">
            <w:r w:rsidRPr="00D05E2C">
              <w:t>no; yes</w:t>
            </w:r>
          </w:p>
        </w:tc>
        <w:tc>
          <w:tcPr>
            <w:tcW w:w="1015" w:type="dxa"/>
            <w:hideMark/>
          </w:tcPr>
          <w:p w14:paraId="5A4FB921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having undergone a mammogram during the last three years or a breast examination by a doctor during the last two years</w:t>
            </w:r>
          </w:p>
        </w:tc>
        <w:tc>
          <w:tcPr>
            <w:tcW w:w="851" w:type="dxa"/>
            <w:hideMark/>
          </w:tcPr>
          <w:p w14:paraId="3F7E004E" w14:textId="77777777" w:rsidR="00A000A9" w:rsidRPr="00D05E2C" w:rsidRDefault="00A000A9" w:rsidP="005E7279">
            <w:r w:rsidRPr="00D05E2C">
              <w:t>cross-sectional</w:t>
            </w:r>
          </w:p>
        </w:tc>
        <w:tc>
          <w:tcPr>
            <w:tcW w:w="964" w:type="dxa"/>
            <w:hideMark/>
          </w:tcPr>
          <w:p w14:paraId="5FDE7797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women diagnosed with a first primary breast cancer in Connecticut</w:t>
            </w:r>
          </w:p>
        </w:tc>
        <w:tc>
          <w:tcPr>
            <w:tcW w:w="661" w:type="dxa"/>
            <w:hideMark/>
          </w:tcPr>
          <w:p w14:paraId="749ED217" w14:textId="77777777" w:rsidR="00A000A9" w:rsidRPr="00D05E2C" w:rsidRDefault="00A000A9" w:rsidP="005E7279">
            <w:r w:rsidRPr="00D05E2C">
              <w:t>n=322</w:t>
            </w:r>
          </w:p>
        </w:tc>
        <w:tc>
          <w:tcPr>
            <w:tcW w:w="862" w:type="dxa"/>
            <w:hideMark/>
          </w:tcPr>
          <w:p w14:paraId="0BEEAE53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M=55.3</w:t>
            </w:r>
            <w:r w:rsidRPr="00D05E2C">
              <w:rPr>
                <w:lang w:val="en-US"/>
              </w:rPr>
              <w:br/>
              <w:t>SD=12.3</w:t>
            </w:r>
            <w:r w:rsidRPr="00D05E2C">
              <w:rPr>
                <w:lang w:val="en-US"/>
              </w:rPr>
              <w:br/>
              <w:t>range not reported</w:t>
            </w:r>
          </w:p>
        </w:tc>
        <w:tc>
          <w:tcPr>
            <w:tcW w:w="648" w:type="dxa"/>
            <w:hideMark/>
          </w:tcPr>
          <w:p w14:paraId="5EA26444" w14:textId="77777777" w:rsidR="00A000A9" w:rsidRPr="00D05E2C" w:rsidRDefault="00A000A9" w:rsidP="005E7279">
            <w:r w:rsidRPr="00D05E2C">
              <w:t>100.0%</w:t>
            </w:r>
          </w:p>
        </w:tc>
        <w:tc>
          <w:tcPr>
            <w:tcW w:w="994" w:type="dxa"/>
            <w:hideMark/>
          </w:tcPr>
          <w:p w14:paraId="16ED74CC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Multivariate logistic regressions states that there was no significant association between the religious denomination and breast cancer screening attendance.</w:t>
            </w:r>
          </w:p>
        </w:tc>
        <w:tc>
          <w:tcPr>
            <w:tcW w:w="1044" w:type="dxa"/>
          </w:tcPr>
          <w:p w14:paraId="2EA685C2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1265" w:type="dxa"/>
          </w:tcPr>
          <w:p w14:paraId="4566408A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Among Whites, people who attended religious services at least once a week had a higher likelihood to practice breast cancer screening (OR=2.6, 95% CI: 1.1-6.1).</w:t>
            </w:r>
          </w:p>
        </w:tc>
      </w:tr>
      <w:tr w:rsidR="00A000A9" w:rsidRPr="00BA00C2" w14:paraId="4E774F99" w14:textId="77777777" w:rsidTr="00E05279">
        <w:trPr>
          <w:trHeight w:val="2904"/>
        </w:trPr>
        <w:tc>
          <w:tcPr>
            <w:tcW w:w="1788" w:type="dxa"/>
            <w:noWrap/>
            <w:hideMark/>
          </w:tcPr>
          <w:p w14:paraId="28A247C6" w14:textId="6D5FD39D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Wong (2013)</w:t>
            </w:r>
            <w:r w:rsidRPr="0071290F">
              <w:fldChar w:fldCharType="begin">
                <w:fldData xml:space="preserve">PEVuZE5vdGU+PENpdGU+PEF1dGhvcj5Xb25nPC9BdXRob3I+PFllYXI+MjAxMzwvWWVhcj48UmVj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</w:fldData>
              </w:fldChar>
            </w:r>
            <w:r w:rsidR="0071290F">
              <w:instrText xml:space="preserve"> ADDIN EN.CITE </w:instrText>
            </w:r>
            <w:r w:rsidR="0071290F">
              <w:fldChar w:fldCharType="begin">
                <w:fldData xml:space="preserve">PEVuZE5vdGU+PENpdGU+PEF1dGhvcj5Xb25nPC9BdXRob3I+PFllYXI+MjAxMzwvWWVhcj48UmVj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</w:fldData>
              </w:fldChar>
            </w:r>
            <w:r w:rsidR="0071290F">
              <w:instrText xml:space="preserve"> ADDIN EN.CITE.DATA </w:instrText>
            </w:r>
            <w:r w:rsidR="0071290F">
              <w:fldChar w:fldCharType="end"/>
            </w:r>
            <w:r w:rsidRPr="0071290F">
              <w:fldChar w:fldCharType="separate"/>
            </w:r>
            <w:r w:rsidR="0071290F" w:rsidRPr="0071290F">
              <w:rPr>
                <w:noProof/>
                <w:vertAlign w:val="superscript"/>
              </w:rPr>
              <w:t>25</w:t>
            </w:r>
            <w:r w:rsidRPr="0071290F">
              <w:fldChar w:fldCharType="end"/>
            </w:r>
          </w:p>
          <w:p w14:paraId="74A82EE6" w14:textId="77777777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Malaysia</w:t>
            </w:r>
          </w:p>
        </w:tc>
        <w:tc>
          <w:tcPr>
            <w:tcW w:w="964" w:type="dxa"/>
            <w:hideMark/>
          </w:tcPr>
          <w:p w14:paraId="731C21B1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Christian; Muslim; Buddhist; Hinduist; other</w:t>
            </w:r>
          </w:p>
        </w:tc>
        <w:tc>
          <w:tcPr>
            <w:tcW w:w="967" w:type="dxa"/>
          </w:tcPr>
          <w:p w14:paraId="1945721F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981" w:type="dxa"/>
          </w:tcPr>
          <w:p w14:paraId="1837DB9E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1015" w:type="dxa"/>
            <w:hideMark/>
          </w:tcPr>
          <w:p w14:paraId="31F0F366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ever having undergone a pap smear</w:t>
            </w:r>
          </w:p>
        </w:tc>
        <w:tc>
          <w:tcPr>
            <w:tcW w:w="851" w:type="dxa"/>
            <w:hideMark/>
          </w:tcPr>
          <w:p w14:paraId="03B64FF9" w14:textId="77777777" w:rsidR="00A000A9" w:rsidRPr="00D05E2C" w:rsidRDefault="00A000A9" w:rsidP="005E7279">
            <w:r w:rsidRPr="00D05E2C">
              <w:t>cross-sectional</w:t>
            </w:r>
          </w:p>
        </w:tc>
        <w:tc>
          <w:tcPr>
            <w:tcW w:w="964" w:type="dxa"/>
            <w:hideMark/>
          </w:tcPr>
          <w:p w14:paraId="0426B49D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 xml:space="preserve">women living in </w:t>
            </w:r>
            <w:proofErr w:type="spellStart"/>
            <w:r w:rsidRPr="00D05E2C">
              <w:rPr>
                <w:lang w:val="en-US"/>
              </w:rPr>
              <w:t>Petaling</w:t>
            </w:r>
            <w:proofErr w:type="spellEnd"/>
            <w:r w:rsidRPr="00D05E2C">
              <w:rPr>
                <w:lang w:val="en-US"/>
              </w:rPr>
              <w:t xml:space="preserve"> Jaya city</w:t>
            </w:r>
          </w:p>
        </w:tc>
        <w:tc>
          <w:tcPr>
            <w:tcW w:w="661" w:type="dxa"/>
            <w:hideMark/>
          </w:tcPr>
          <w:p w14:paraId="5BEBA481" w14:textId="77777777" w:rsidR="00A000A9" w:rsidRPr="00D05E2C" w:rsidRDefault="00A000A9" w:rsidP="005E7279">
            <w:r w:rsidRPr="00D05E2C">
              <w:t>n=229</w:t>
            </w:r>
          </w:p>
        </w:tc>
        <w:tc>
          <w:tcPr>
            <w:tcW w:w="862" w:type="dxa"/>
            <w:hideMark/>
          </w:tcPr>
          <w:p w14:paraId="7A12CEEA" w14:textId="77777777" w:rsidR="00A000A9" w:rsidRPr="00D05E2C" w:rsidRDefault="00A000A9" w:rsidP="005E7279">
            <w:r w:rsidRPr="00D05E2C">
              <w:t>Median: 46</w:t>
            </w:r>
            <w:r w:rsidRPr="00D05E2C">
              <w:br/>
              <w:t>Interquartile range: 37-53</w:t>
            </w:r>
          </w:p>
        </w:tc>
        <w:tc>
          <w:tcPr>
            <w:tcW w:w="648" w:type="dxa"/>
            <w:hideMark/>
          </w:tcPr>
          <w:p w14:paraId="3E98CFFC" w14:textId="77777777" w:rsidR="00A000A9" w:rsidRPr="00D05E2C" w:rsidRDefault="00A000A9" w:rsidP="005E7279">
            <w:r w:rsidRPr="00D05E2C">
              <w:t>100.0%</w:t>
            </w:r>
          </w:p>
        </w:tc>
        <w:tc>
          <w:tcPr>
            <w:tcW w:w="994" w:type="dxa"/>
            <w:hideMark/>
          </w:tcPr>
          <w:p w14:paraId="076FBC75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Regarding Poisson regression, being Christian (OR=1.4, 95% CI: 1.0-1.8) or Buddhist (OR=1.4, 95% CI: 1.0-1.8) was associated with an increased probability of having undergone a pap smear.</w:t>
            </w:r>
          </w:p>
        </w:tc>
        <w:tc>
          <w:tcPr>
            <w:tcW w:w="1044" w:type="dxa"/>
          </w:tcPr>
          <w:p w14:paraId="649D9A09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1265" w:type="dxa"/>
          </w:tcPr>
          <w:p w14:paraId="0D2B3AB1" w14:textId="77777777" w:rsidR="00A000A9" w:rsidRPr="00D05E2C" w:rsidRDefault="00A000A9" w:rsidP="005E7279">
            <w:pPr>
              <w:rPr>
                <w:lang w:val="en-US"/>
              </w:rPr>
            </w:pPr>
          </w:p>
        </w:tc>
      </w:tr>
      <w:tr w:rsidR="00A000A9" w:rsidRPr="00BA00C2" w14:paraId="4EFF3C21" w14:textId="77777777" w:rsidTr="00E05279">
        <w:trPr>
          <w:trHeight w:val="3168"/>
        </w:trPr>
        <w:tc>
          <w:tcPr>
            <w:tcW w:w="1788" w:type="dxa"/>
            <w:noWrap/>
            <w:hideMark/>
          </w:tcPr>
          <w:p w14:paraId="52357C5E" w14:textId="4F724221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Yeo (2018)</w:t>
            </w:r>
            <w:r w:rsidRPr="0071290F">
              <w:fldChar w:fldCharType="begin">
                <w:fldData xml:space="preserve">PEVuZE5vdGU+PENpdGU+PEF1dGhvcj5ZZW88L0F1dGhvcj48WWVhcj4yMDE4PC9ZZWFyPjxSZWNO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</w:fldData>
              </w:fldChar>
            </w:r>
            <w:r w:rsidR="0071290F">
              <w:instrText xml:space="preserve"> ADDIN EN.CITE </w:instrText>
            </w:r>
            <w:r w:rsidR="0071290F">
              <w:fldChar w:fldCharType="begin">
                <w:fldData xml:space="preserve">PEVuZE5vdGU+PENpdGU+PEF1dGhvcj5ZZW88L0F1dGhvcj48WWVhcj4yMDE4PC9ZZWFyPjxSZWNO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</w:fldData>
              </w:fldChar>
            </w:r>
            <w:r w:rsidR="0071290F">
              <w:instrText xml:space="preserve"> ADDIN EN.CITE.DATA </w:instrText>
            </w:r>
            <w:r w:rsidR="0071290F">
              <w:fldChar w:fldCharType="end"/>
            </w:r>
            <w:r w:rsidRPr="0071290F">
              <w:fldChar w:fldCharType="separate"/>
            </w:r>
            <w:r w:rsidR="0071290F" w:rsidRPr="0071290F">
              <w:rPr>
                <w:noProof/>
                <w:vertAlign w:val="superscript"/>
              </w:rPr>
              <w:t>26</w:t>
            </w:r>
            <w:r w:rsidRPr="0071290F">
              <w:fldChar w:fldCharType="end"/>
            </w:r>
          </w:p>
          <w:p w14:paraId="68F10F8B" w14:textId="77777777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Singapore</w:t>
            </w:r>
          </w:p>
        </w:tc>
        <w:tc>
          <w:tcPr>
            <w:tcW w:w="964" w:type="dxa"/>
            <w:hideMark/>
          </w:tcPr>
          <w:p w14:paraId="02EE28D5" w14:textId="77777777" w:rsidR="00A000A9" w:rsidRPr="00D05E2C" w:rsidRDefault="00A000A9" w:rsidP="005E7279">
            <w:r w:rsidRPr="00D05E2C">
              <w:t>Muslim; Buddhist; other</w:t>
            </w:r>
          </w:p>
        </w:tc>
        <w:tc>
          <w:tcPr>
            <w:tcW w:w="967" w:type="dxa"/>
          </w:tcPr>
          <w:p w14:paraId="05A124FC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981" w:type="dxa"/>
          </w:tcPr>
          <w:p w14:paraId="12149478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1015" w:type="dxa"/>
            <w:hideMark/>
          </w:tcPr>
          <w:p w14:paraId="3A907D8D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ever having undergone a pap smear</w:t>
            </w:r>
          </w:p>
        </w:tc>
        <w:tc>
          <w:tcPr>
            <w:tcW w:w="851" w:type="dxa"/>
            <w:hideMark/>
          </w:tcPr>
          <w:p w14:paraId="542D5D21" w14:textId="77777777" w:rsidR="00A000A9" w:rsidRPr="00D05E2C" w:rsidRDefault="00A000A9" w:rsidP="005E7279">
            <w:r w:rsidRPr="00D05E2C">
              <w:t>cross-sectional</w:t>
            </w:r>
          </w:p>
        </w:tc>
        <w:tc>
          <w:tcPr>
            <w:tcW w:w="964" w:type="dxa"/>
            <w:hideMark/>
          </w:tcPr>
          <w:p w14:paraId="6B5AA77B" w14:textId="77777777" w:rsidR="00A000A9" w:rsidRPr="00D05E2C" w:rsidRDefault="00A000A9" w:rsidP="005E7279">
            <w:r w:rsidRPr="00D05E2C">
              <w:t>postnatal women</w:t>
            </w:r>
          </w:p>
        </w:tc>
        <w:tc>
          <w:tcPr>
            <w:tcW w:w="661" w:type="dxa"/>
            <w:hideMark/>
          </w:tcPr>
          <w:p w14:paraId="0FD81A7D" w14:textId="77777777" w:rsidR="00A000A9" w:rsidRPr="00D05E2C" w:rsidRDefault="00A000A9" w:rsidP="005E7279">
            <w:r w:rsidRPr="00D05E2C">
              <w:t>n=268</w:t>
            </w:r>
          </w:p>
        </w:tc>
        <w:tc>
          <w:tcPr>
            <w:tcW w:w="862" w:type="dxa"/>
            <w:hideMark/>
          </w:tcPr>
          <w:p w14:paraId="707CEA2D" w14:textId="77777777" w:rsidR="00A000A9" w:rsidRPr="00D05E2C" w:rsidRDefault="00A000A9" w:rsidP="005E7279">
            <w:r w:rsidRPr="00D05E2C">
              <w:t>age groups:</w:t>
            </w:r>
            <w:r w:rsidRPr="00D05E2C">
              <w:br/>
              <w:t>21-34: 77.9%</w:t>
            </w:r>
            <w:r w:rsidRPr="00D05E2C">
              <w:br/>
              <w:t>35-50: 22.1%</w:t>
            </w:r>
          </w:p>
        </w:tc>
        <w:tc>
          <w:tcPr>
            <w:tcW w:w="648" w:type="dxa"/>
            <w:hideMark/>
          </w:tcPr>
          <w:p w14:paraId="0330A61B" w14:textId="77777777" w:rsidR="00A000A9" w:rsidRPr="00D05E2C" w:rsidRDefault="00A000A9" w:rsidP="005E7279">
            <w:r w:rsidRPr="00D05E2C">
              <w:t>100.0%</w:t>
            </w:r>
          </w:p>
        </w:tc>
        <w:tc>
          <w:tcPr>
            <w:tcW w:w="994" w:type="dxa"/>
            <w:hideMark/>
          </w:tcPr>
          <w:p w14:paraId="7C6100B1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Looking at Pearson's correlation, religion was found to be significantly associated with pap smear uptake. Buddhists had an increased likelihood, while Muslims had a lower one.</w:t>
            </w:r>
          </w:p>
        </w:tc>
        <w:tc>
          <w:tcPr>
            <w:tcW w:w="1044" w:type="dxa"/>
          </w:tcPr>
          <w:p w14:paraId="306490EC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1265" w:type="dxa"/>
          </w:tcPr>
          <w:p w14:paraId="1D1879A4" w14:textId="77777777" w:rsidR="00A000A9" w:rsidRPr="00D05E2C" w:rsidRDefault="00A000A9" w:rsidP="005E7279">
            <w:pPr>
              <w:rPr>
                <w:lang w:val="en-US"/>
              </w:rPr>
            </w:pPr>
          </w:p>
        </w:tc>
      </w:tr>
      <w:tr w:rsidR="00A000A9" w:rsidRPr="00BA00C2" w14:paraId="179647B3" w14:textId="77777777" w:rsidTr="00E05279">
        <w:trPr>
          <w:trHeight w:val="3168"/>
        </w:trPr>
        <w:tc>
          <w:tcPr>
            <w:tcW w:w="1788" w:type="dxa"/>
            <w:noWrap/>
            <w:hideMark/>
          </w:tcPr>
          <w:p w14:paraId="30B296A1" w14:textId="161F7257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Yi (1994)</w:t>
            </w:r>
            <w:r w:rsidRPr="0071290F">
              <w:fldChar w:fldCharType="begin">
                <w:fldData xml:space="preserve">PEVuZE5vdGU+PENpdGU+PEF1dGhvcj5ZaTwvQXV0aG9yPjxZZWFyPjE5OTQ8L1llYXI+PFJlY051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</w:fldData>
              </w:fldChar>
            </w:r>
            <w:r w:rsidR="0071290F">
              <w:instrText xml:space="preserve"> ADDIN EN.CITE </w:instrText>
            </w:r>
            <w:r w:rsidR="0071290F">
              <w:fldChar w:fldCharType="begin">
                <w:fldData xml:space="preserve">PEVuZE5vdGU+PENpdGU+PEF1dGhvcj5ZaTwvQXV0aG9yPjxZZWFyPjE5OTQ8L1llYXI+PFJlY051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</w:fldData>
              </w:fldChar>
            </w:r>
            <w:r w:rsidR="0071290F">
              <w:instrText xml:space="preserve"> ADDIN EN.CITE.DATA </w:instrText>
            </w:r>
            <w:r w:rsidR="0071290F">
              <w:fldChar w:fldCharType="end"/>
            </w:r>
            <w:r w:rsidRPr="0071290F">
              <w:fldChar w:fldCharType="separate"/>
            </w:r>
            <w:r w:rsidR="0071290F" w:rsidRPr="0071290F">
              <w:rPr>
                <w:noProof/>
                <w:vertAlign w:val="superscript"/>
              </w:rPr>
              <w:t>27</w:t>
            </w:r>
            <w:r w:rsidRPr="0071290F">
              <w:fldChar w:fldCharType="end"/>
            </w:r>
          </w:p>
          <w:p w14:paraId="4E4973C2" w14:textId="77777777" w:rsidR="00A000A9" w:rsidRPr="00D05E2C" w:rsidRDefault="00A000A9" w:rsidP="005E7279">
            <w:pPr>
              <w:rPr>
                <w:rStyle w:val="Strong"/>
              </w:rPr>
            </w:pPr>
            <w:r w:rsidRPr="00D05E2C">
              <w:rPr>
                <w:rStyle w:val="Strong"/>
              </w:rPr>
              <w:t>United States</w:t>
            </w:r>
          </w:p>
        </w:tc>
        <w:tc>
          <w:tcPr>
            <w:tcW w:w="964" w:type="dxa"/>
            <w:hideMark/>
          </w:tcPr>
          <w:p w14:paraId="72EAA813" w14:textId="77777777" w:rsidR="00A000A9" w:rsidRPr="00D05E2C" w:rsidRDefault="00A000A9" w:rsidP="005E7279">
            <w:r w:rsidRPr="00D05E2C">
              <w:t>Catholic; Protestant; Buddhist; none</w:t>
            </w:r>
          </w:p>
        </w:tc>
        <w:tc>
          <w:tcPr>
            <w:tcW w:w="967" w:type="dxa"/>
          </w:tcPr>
          <w:p w14:paraId="2F3ECF7F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981" w:type="dxa"/>
          </w:tcPr>
          <w:p w14:paraId="17AB18E0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1015" w:type="dxa"/>
            <w:hideMark/>
          </w:tcPr>
          <w:p w14:paraId="19E605C5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ever having undergone a pap smear</w:t>
            </w:r>
          </w:p>
        </w:tc>
        <w:tc>
          <w:tcPr>
            <w:tcW w:w="851" w:type="dxa"/>
            <w:hideMark/>
          </w:tcPr>
          <w:p w14:paraId="2878197B" w14:textId="77777777" w:rsidR="00A000A9" w:rsidRPr="00D05E2C" w:rsidRDefault="00A000A9" w:rsidP="005E7279">
            <w:r w:rsidRPr="00D05E2C">
              <w:t>cross-sectional</w:t>
            </w:r>
          </w:p>
        </w:tc>
        <w:tc>
          <w:tcPr>
            <w:tcW w:w="964" w:type="dxa"/>
            <w:hideMark/>
          </w:tcPr>
          <w:p w14:paraId="22763F07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Vietnamese women who integrated into the United States</w:t>
            </w:r>
          </w:p>
        </w:tc>
        <w:tc>
          <w:tcPr>
            <w:tcW w:w="661" w:type="dxa"/>
            <w:hideMark/>
          </w:tcPr>
          <w:p w14:paraId="2D5CC3FD" w14:textId="77777777" w:rsidR="00A000A9" w:rsidRPr="00D05E2C" w:rsidRDefault="00A000A9" w:rsidP="005E7279">
            <w:r w:rsidRPr="00D05E2C">
              <w:t>n=141</w:t>
            </w:r>
          </w:p>
        </w:tc>
        <w:tc>
          <w:tcPr>
            <w:tcW w:w="862" w:type="dxa"/>
            <w:hideMark/>
          </w:tcPr>
          <w:p w14:paraId="5AD78F95" w14:textId="77777777" w:rsidR="00A000A9" w:rsidRPr="00D05E2C" w:rsidRDefault="00A000A9" w:rsidP="005E7279">
            <w:r w:rsidRPr="00D05E2C">
              <w:t>age groups:</w:t>
            </w:r>
            <w:r w:rsidRPr="00D05E2C">
              <w:br/>
              <w:t>18-24: 34.8%</w:t>
            </w:r>
            <w:r w:rsidRPr="00D05E2C">
              <w:br/>
              <w:t>25-34: 22.0%</w:t>
            </w:r>
            <w:r w:rsidRPr="00D05E2C">
              <w:br/>
              <w:t>35-44: 16.3%</w:t>
            </w:r>
            <w:r w:rsidRPr="00D05E2C">
              <w:br/>
              <w:t>45-54: 19.1%</w:t>
            </w:r>
            <w:r w:rsidRPr="00D05E2C">
              <w:br/>
              <w:t>≥55: 7.8%</w:t>
            </w:r>
          </w:p>
        </w:tc>
        <w:tc>
          <w:tcPr>
            <w:tcW w:w="648" w:type="dxa"/>
            <w:hideMark/>
          </w:tcPr>
          <w:p w14:paraId="1AAC3CB2" w14:textId="77777777" w:rsidR="00A000A9" w:rsidRPr="00D05E2C" w:rsidRDefault="00A000A9" w:rsidP="005E7279">
            <w:r w:rsidRPr="00D05E2C">
              <w:t>100.0%</w:t>
            </w:r>
          </w:p>
        </w:tc>
        <w:tc>
          <w:tcPr>
            <w:tcW w:w="994" w:type="dxa"/>
            <w:hideMark/>
          </w:tcPr>
          <w:p w14:paraId="5CA12BEA" w14:textId="77777777" w:rsidR="00A000A9" w:rsidRPr="00D05E2C" w:rsidRDefault="00A000A9" w:rsidP="005E7279">
            <w:pPr>
              <w:rPr>
                <w:lang w:val="en-US"/>
              </w:rPr>
            </w:pPr>
            <w:r w:rsidRPr="00D05E2C">
              <w:rPr>
                <w:lang w:val="en-US"/>
              </w:rPr>
              <w:t>Regarding bivariate analysis, religion was a significant correlate of pap smear screenings. Christians and non-religious people had a higher probability, Buddhists a lower one.</w:t>
            </w:r>
          </w:p>
        </w:tc>
        <w:tc>
          <w:tcPr>
            <w:tcW w:w="1044" w:type="dxa"/>
          </w:tcPr>
          <w:p w14:paraId="2E1E9324" w14:textId="77777777" w:rsidR="00A000A9" w:rsidRPr="00D05E2C" w:rsidRDefault="00A000A9" w:rsidP="005E7279">
            <w:pPr>
              <w:rPr>
                <w:lang w:val="en-US"/>
              </w:rPr>
            </w:pPr>
          </w:p>
        </w:tc>
        <w:tc>
          <w:tcPr>
            <w:tcW w:w="1265" w:type="dxa"/>
          </w:tcPr>
          <w:p w14:paraId="65FF8B77" w14:textId="77777777" w:rsidR="00A000A9" w:rsidRPr="00D05E2C" w:rsidRDefault="00A000A9" w:rsidP="005E7279">
            <w:pPr>
              <w:rPr>
                <w:lang w:val="en-US"/>
              </w:rPr>
            </w:pPr>
          </w:p>
        </w:tc>
      </w:tr>
    </w:tbl>
    <w:p w14:paraId="3FB6AE83" w14:textId="77777777" w:rsidR="0071290F" w:rsidRDefault="0071290F">
      <w:pPr>
        <w:rPr>
          <w:lang w:val="en-US"/>
        </w:rPr>
      </w:pPr>
    </w:p>
    <w:p w14:paraId="7E3BE433" w14:textId="77777777" w:rsidR="0071290F" w:rsidRDefault="0071290F">
      <w:pPr>
        <w:rPr>
          <w:lang w:val="en-US"/>
        </w:rPr>
      </w:pPr>
    </w:p>
    <w:p w14:paraId="4F4A7406" w14:textId="77777777" w:rsidR="0071290F" w:rsidRPr="0071290F" w:rsidRDefault="0071290F" w:rsidP="0071290F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71290F">
        <w:t>1.</w:t>
      </w:r>
      <w:r w:rsidRPr="0071290F">
        <w:tab/>
        <w:t>Azaiza F, Cohen M, Awad M, Daoud F. Factors associated with low screening for breast cancer in the Palestinian Authority: relations of availability, environmental barriers, and cancer-related fatalism. Cancer 2010;116(19):4646-55.</w:t>
      </w:r>
    </w:p>
    <w:p w14:paraId="724B4AA1" w14:textId="77777777" w:rsidR="0071290F" w:rsidRPr="0071290F" w:rsidRDefault="0071290F" w:rsidP="0071290F">
      <w:pPr>
        <w:pStyle w:val="EndNoteBibliography"/>
        <w:spacing w:after="0"/>
      </w:pPr>
      <w:r w:rsidRPr="0071290F">
        <w:t>2.</w:t>
      </w:r>
      <w:r w:rsidRPr="0071290F">
        <w:tab/>
        <w:t>Benjamins MR, Brown C. Religion and preventative health care utilization among the elderly. Social Science &amp; Medicine 2004;58(1):109-118.</w:t>
      </w:r>
    </w:p>
    <w:p w14:paraId="034DC8A3" w14:textId="77777777" w:rsidR="0071290F" w:rsidRPr="0071290F" w:rsidRDefault="0071290F" w:rsidP="0071290F">
      <w:pPr>
        <w:pStyle w:val="EndNoteBibliography"/>
        <w:spacing w:after="0"/>
      </w:pPr>
      <w:r w:rsidRPr="0071290F">
        <w:t>3.</w:t>
      </w:r>
      <w:r w:rsidRPr="0071290F">
        <w:tab/>
        <w:t>Benjamins MR. Social determinants of preventive service utilization: how religion influences the use of cholesterol screening in older adults. Research on Aging 2005;27(4):475-497.</w:t>
      </w:r>
    </w:p>
    <w:p w14:paraId="37D04EF4" w14:textId="77777777" w:rsidR="0071290F" w:rsidRPr="0071290F" w:rsidRDefault="0071290F" w:rsidP="0071290F">
      <w:pPr>
        <w:pStyle w:val="EndNoteBibliography"/>
        <w:spacing w:after="0"/>
      </w:pPr>
      <w:r w:rsidRPr="0071290F">
        <w:t>4.</w:t>
      </w:r>
      <w:r w:rsidRPr="0071290F">
        <w:tab/>
        <w:t>Benjamins MR. Religious influences on preventive health care use in a nationally representative sample of middle-age women. J Behav Med 2006;29(1):1-16.</w:t>
      </w:r>
    </w:p>
    <w:p w14:paraId="70E3BC75" w14:textId="77777777" w:rsidR="0071290F" w:rsidRPr="0071290F" w:rsidRDefault="0071290F" w:rsidP="0071290F">
      <w:pPr>
        <w:pStyle w:val="EndNoteBibliography"/>
        <w:spacing w:after="0"/>
      </w:pPr>
      <w:r w:rsidRPr="0071290F">
        <w:t>5.</w:t>
      </w:r>
      <w:r w:rsidRPr="0071290F">
        <w:tab/>
        <w:t>Benjamins MR. Predictors of preventive health care use among middle-aged and older adults in Mexico: the role of religion. J Cross Cult Gerontol 2007;22(2):221-34.</w:t>
      </w:r>
    </w:p>
    <w:p w14:paraId="19A9FAF8" w14:textId="77777777" w:rsidR="0071290F" w:rsidRPr="0071290F" w:rsidRDefault="0071290F" w:rsidP="0071290F">
      <w:pPr>
        <w:pStyle w:val="EndNoteBibliography"/>
        <w:spacing w:after="0"/>
      </w:pPr>
      <w:r w:rsidRPr="0071290F">
        <w:t>6.</w:t>
      </w:r>
      <w:r w:rsidRPr="0071290F">
        <w:tab/>
        <w:t>Benjamins MR, Ellison CG, Krause NM, Marcum JP. Religion and preventive service use: do congregational support and religious beliefs explain the relationship between attendance and utilization? J Behav Med 2011;34(6):462-76.</w:t>
      </w:r>
    </w:p>
    <w:p w14:paraId="3AB76279" w14:textId="77777777" w:rsidR="0071290F" w:rsidRPr="0071290F" w:rsidRDefault="0071290F" w:rsidP="0071290F">
      <w:pPr>
        <w:pStyle w:val="EndNoteBibliography"/>
        <w:spacing w:after="0"/>
      </w:pPr>
      <w:r w:rsidRPr="0071290F">
        <w:t>7.</w:t>
      </w:r>
      <w:r w:rsidRPr="0071290F">
        <w:tab/>
        <w:t>Christman LK, Abernethy AD, Gorsuch RL, Brown A. Intrinsic religiousness as a mediator between fatalism and cancer-specific fear: clarifying the role of fear in prostate cancer screening. J Relig Health 2014;53(3):760-72.</w:t>
      </w:r>
    </w:p>
    <w:p w14:paraId="277AE203" w14:textId="77777777" w:rsidR="0071290F" w:rsidRPr="0071290F" w:rsidRDefault="0071290F" w:rsidP="0071290F">
      <w:pPr>
        <w:pStyle w:val="EndNoteBibliography"/>
        <w:spacing w:after="0"/>
      </w:pPr>
      <w:r w:rsidRPr="0071290F">
        <w:t>8.</w:t>
      </w:r>
      <w:r w:rsidRPr="0071290F">
        <w:tab/>
        <w:t>Dutta T, Haderxhanaj L, Agley J, Jayawardene W, Meyerson B. Association Between Individual and Intimate Partner Factors and Cervical Cancer Screening in Kenya. Prev Chronic Dis 2018;15:E157.</w:t>
      </w:r>
    </w:p>
    <w:p w14:paraId="052E8CDB" w14:textId="77777777" w:rsidR="0071290F" w:rsidRPr="0071290F" w:rsidRDefault="0071290F" w:rsidP="0071290F">
      <w:pPr>
        <w:pStyle w:val="EndNoteBibliography"/>
        <w:spacing w:after="0"/>
      </w:pPr>
      <w:r w:rsidRPr="0071290F">
        <w:t>9.</w:t>
      </w:r>
      <w:r w:rsidRPr="0071290F">
        <w:tab/>
        <w:t>Fox SA, Pitkin K, Paul C, Carson S, Duan N. Breast cancer screening adherence: does church attendance matter? Health Educ Behav 1998;25(6):742-58.</w:t>
      </w:r>
    </w:p>
    <w:p w14:paraId="2B5CC285" w14:textId="77777777" w:rsidR="0071290F" w:rsidRPr="0071290F" w:rsidRDefault="0071290F" w:rsidP="0071290F">
      <w:pPr>
        <w:pStyle w:val="EndNoteBibliography"/>
        <w:spacing w:after="0"/>
      </w:pPr>
      <w:r w:rsidRPr="0071290F">
        <w:t>10.</w:t>
      </w:r>
      <w:r w:rsidRPr="0071290F">
        <w:tab/>
        <w:t>Katz ML, Kauffman RM, Tatum CM, Paskett ED. Influence of church attendance and spirituality in a randomized controlled trial to increase mammography use among a low-income, tri-racial, rural community. J Relig Health 2008;47(2):227-36.</w:t>
      </w:r>
    </w:p>
    <w:p w14:paraId="17B715D8" w14:textId="77777777" w:rsidR="0071290F" w:rsidRPr="0071290F" w:rsidRDefault="0071290F" w:rsidP="0071290F">
      <w:pPr>
        <w:pStyle w:val="EndNoteBibliography"/>
        <w:spacing w:after="0"/>
      </w:pPr>
      <w:r w:rsidRPr="0071290F">
        <w:t>11.</w:t>
      </w:r>
      <w:r w:rsidRPr="0071290F">
        <w:tab/>
        <w:t>Kretzler B, König HH, Hajek A. Religious Attendance and Cancer Screening Behavior. Front Oncol 2020;10:583925.</w:t>
      </w:r>
    </w:p>
    <w:p w14:paraId="1A6BB226" w14:textId="77777777" w:rsidR="0071290F" w:rsidRPr="0071290F" w:rsidRDefault="0071290F" w:rsidP="0071290F">
      <w:pPr>
        <w:pStyle w:val="EndNoteBibliography"/>
        <w:spacing w:after="0"/>
      </w:pPr>
      <w:r w:rsidRPr="0071290F">
        <w:t>12.</w:t>
      </w:r>
      <w:r w:rsidRPr="0071290F">
        <w:tab/>
        <w:t>Leyva B, Nguyen AB, Allen JD, Taplin SH, Moser RP. Is religiosity associated with cancer screening? Results from a national survey. J Relig Health 2015;54(3):998-1013.</w:t>
      </w:r>
    </w:p>
    <w:p w14:paraId="44E8279C" w14:textId="77777777" w:rsidR="0071290F" w:rsidRPr="0071290F" w:rsidRDefault="0071290F" w:rsidP="0071290F">
      <w:pPr>
        <w:pStyle w:val="EndNoteBibliography"/>
        <w:spacing w:after="0"/>
      </w:pPr>
      <w:r w:rsidRPr="0071290F">
        <w:t>13.</w:t>
      </w:r>
      <w:r w:rsidRPr="0071290F">
        <w:tab/>
        <w:t>Lofters AK, Vahabi M, Pyshnov T, Kupets R, Guilcher SJT. Segmenting women eligible for cervical cancer screening using demographic, behavioural and attitudinal characteristics. Prev Med 2018;114:134-139.</w:t>
      </w:r>
    </w:p>
    <w:p w14:paraId="01741AB2" w14:textId="77777777" w:rsidR="0071290F" w:rsidRPr="0071290F" w:rsidRDefault="0071290F" w:rsidP="0071290F">
      <w:pPr>
        <w:pStyle w:val="EndNoteBibliography"/>
        <w:spacing w:after="0"/>
      </w:pPr>
      <w:r w:rsidRPr="0071290F">
        <w:t>14.</w:t>
      </w:r>
      <w:r w:rsidRPr="0071290F">
        <w:tab/>
        <w:t>McFall SL, Davila M. Gender, social ties, and cancer screening among elderly persons. Journal of Aging &amp; Health 2008;20(8):997-1011.</w:t>
      </w:r>
    </w:p>
    <w:p w14:paraId="0FF51808" w14:textId="77777777" w:rsidR="0071290F" w:rsidRPr="0071290F" w:rsidRDefault="0071290F" w:rsidP="0071290F">
      <w:pPr>
        <w:pStyle w:val="EndNoteBibliography"/>
        <w:spacing w:after="0"/>
      </w:pPr>
      <w:r w:rsidRPr="0071290F">
        <w:t>15.</w:t>
      </w:r>
      <w:r w:rsidRPr="0071290F">
        <w:tab/>
        <w:t>Melvin CL, Jefferson MS, Rice LJ, Cartmell KB, Halbert CH. Predictors of Participation in Mammography Screening among Non-Hispanic Black, Non-Hispanic White, and Hispanic Women. Front Public Health 2016;4:188.</w:t>
      </w:r>
    </w:p>
    <w:p w14:paraId="203A34F1" w14:textId="77777777" w:rsidR="0071290F" w:rsidRPr="0071290F" w:rsidRDefault="0071290F" w:rsidP="0071290F">
      <w:pPr>
        <w:pStyle w:val="EndNoteBibliography"/>
        <w:spacing w:after="0"/>
      </w:pPr>
      <w:r w:rsidRPr="0071290F">
        <w:t>16.</w:t>
      </w:r>
      <w:r w:rsidRPr="0071290F">
        <w:tab/>
        <w:t>Miller AM, Champion VL. Mammography in women &gt; or = 50 years of age. Predisposing and enabling characteristics. Cancer Nurs 1993;16(4):260-9.</w:t>
      </w:r>
    </w:p>
    <w:p w14:paraId="5192696A" w14:textId="77777777" w:rsidR="0071290F" w:rsidRPr="0071290F" w:rsidRDefault="0071290F" w:rsidP="0071290F">
      <w:pPr>
        <w:pStyle w:val="EndNoteBibliography"/>
        <w:spacing w:after="0"/>
      </w:pPr>
      <w:r w:rsidRPr="0071290F">
        <w:t>17.</w:t>
      </w:r>
      <w:r w:rsidRPr="0071290F">
        <w:tab/>
        <w:t>Mitchell J, Lannin DR, Mathews HF, Swanson MS. Religious beliefs and breast cancer screening. J Womens Health (Larchmt) 2002;11(10):907-15.</w:t>
      </w:r>
    </w:p>
    <w:p w14:paraId="51A5B7D8" w14:textId="77777777" w:rsidR="0071290F" w:rsidRPr="0071290F" w:rsidRDefault="0071290F" w:rsidP="0071290F">
      <w:pPr>
        <w:pStyle w:val="EndNoteBibliography"/>
        <w:spacing w:after="0"/>
      </w:pPr>
      <w:r w:rsidRPr="0071290F">
        <w:t>18.</w:t>
      </w:r>
      <w:r w:rsidRPr="0071290F">
        <w:tab/>
        <w:t>Murray M, McMillan C. Social and behavioural predictors of women's cancer screening practices in Northern Ireland. J Public Health Med 1993;15(2):147-53.</w:t>
      </w:r>
    </w:p>
    <w:p w14:paraId="4D4B5635" w14:textId="77777777" w:rsidR="0071290F" w:rsidRPr="0071290F" w:rsidRDefault="0071290F" w:rsidP="0071290F">
      <w:pPr>
        <w:pStyle w:val="EndNoteBibliography"/>
        <w:spacing w:after="0"/>
      </w:pPr>
      <w:r w:rsidRPr="0071290F">
        <w:t>19.</w:t>
      </w:r>
      <w:r w:rsidRPr="0071290F">
        <w:tab/>
        <w:t>O'Reilly D, Kinnear H, Rosato M, Mairs A, Hall C. Uptake of breast screening is influenced by current religion and religion of upbringing. J Relig Health 2013;52(4):1168-76.</w:t>
      </w:r>
    </w:p>
    <w:p w14:paraId="50941E2B" w14:textId="77777777" w:rsidR="0071290F" w:rsidRPr="0071290F" w:rsidRDefault="0071290F" w:rsidP="0071290F">
      <w:pPr>
        <w:pStyle w:val="EndNoteBibliography"/>
        <w:spacing w:after="0"/>
      </w:pPr>
      <w:r w:rsidRPr="0071290F">
        <w:t>20.</w:t>
      </w:r>
      <w:r w:rsidRPr="0071290F">
        <w:tab/>
        <w:t>Rimande-Joel R, Ekenedo GO. Knowledge, Belief and Practice of Cervical Cancer Screening and Prevention among Women of Taraba, North-East Nigeria. Asian Pac J Cancer Prev 2019;20(11):3291-3298.</w:t>
      </w:r>
    </w:p>
    <w:p w14:paraId="4D753BE5" w14:textId="77777777" w:rsidR="0071290F" w:rsidRPr="0071290F" w:rsidRDefault="0071290F" w:rsidP="0071290F">
      <w:pPr>
        <w:pStyle w:val="EndNoteBibliography"/>
        <w:spacing w:after="0"/>
      </w:pPr>
      <w:r w:rsidRPr="0071290F">
        <w:t>21.</w:t>
      </w:r>
      <w:r w:rsidRPr="0071290F">
        <w:tab/>
        <w:t>Salmoirago-Blotcher E, Fitchett G, Ockene JK, Schnall E, Crawford S, Granek I, et al. Religion and healthy lifestyle behaviors among postmenopausal women: the women's health initiative. J Behav Med 2011;34(5):360-71.</w:t>
      </w:r>
    </w:p>
    <w:p w14:paraId="1B9BC814" w14:textId="77777777" w:rsidR="0071290F" w:rsidRPr="0071290F" w:rsidRDefault="0071290F" w:rsidP="0071290F">
      <w:pPr>
        <w:pStyle w:val="EndNoteBibliography"/>
        <w:spacing w:after="0"/>
      </w:pPr>
      <w:r w:rsidRPr="0071290F">
        <w:t>22.</w:t>
      </w:r>
      <w:r w:rsidRPr="0071290F">
        <w:tab/>
        <w:t>Sen CK, Kumkale GT. Who does not get screened? A simple model of the complex relationships in mammogram non-attendance. J Health Psychol 2016;21(12):2838-2850.</w:t>
      </w:r>
    </w:p>
    <w:p w14:paraId="3079AB9F" w14:textId="77777777" w:rsidR="0071290F" w:rsidRPr="0071290F" w:rsidRDefault="0071290F" w:rsidP="0071290F">
      <w:pPr>
        <w:pStyle w:val="EndNoteBibliography"/>
        <w:spacing w:after="0"/>
      </w:pPr>
      <w:r w:rsidRPr="0071290F">
        <w:t>23.</w:t>
      </w:r>
      <w:r w:rsidRPr="0071290F">
        <w:tab/>
        <w:t>Tapera O, Kadzatsa W, Nyakabau AM, Mavhu W, Dreyer G, Stray-Pedersen B, et al. Sociodemographic inequities in cervical cancer screening, treatment and care amongst women aged at least 25 years: evidence from surveys in Harare, Zimbabwe. BMC Public Health 2019;19(1):428.</w:t>
      </w:r>
    </w:p>
    <w:p w14:paraId="2EBCFE8E" w14:textId="77777777" w:rsidR="0071290F" w:rsidRPr="0071290F" w:rsidRDefault="0071290F" w:rsidP="0071290F">
      <w:pPr>
        <w:pStyle w:val="EndNoteBibliography"/>
        <w:spacing w:after="0"/>
      </w:pPr>
      <w:r w:rsidRPr="0071290F">
        <w:t>24.</w:t>
      </w:r>
      <w:r w:rsidRPr="0071290F">
        <w:tab/>
        <w:t>Van Ness PH, Kasl SV, Jones BA. Are Religious Women More Likely to Have Breast Cancer Screening? J Relig Health 2002;41(4):333-346.</w:t>
      </w:r>
    </w:p>
    <w:p w14:paraId="41306AD7" w14:textId="77777777" w:rsidR="0071290F" w:rsidRPr="0071290F" w:rsidRDefault="0071290F" w:rsidP="0071290F">
      <w:pPr>
        <w:pStyle w:val="EndNoteBibliography"/>
        <w:spacing w:after="0"/>
      </w:pPr>
      <w:r w:rsidRPr="0071290F">
        <w:t>25.</w:t>
      </w:r>
      <w:r w:rsidRPr="0071290F">
        <w:tab/>
        <w:t>Wong YL, Chinna K, Mariapun J, Wong LP, Khoo EM, Low WY, et al. Correlates between risk perceptions of cervical cancer and screening practice. Prev Med 2013;57 Suppl:S24-6.</w:t>
      </w:r>
    </w:p>
    <w:p w14:paraId="66E3C1BA" w14:textId="77777777" w:rsidR="0071290F" w:rsidRPr="0071290F" w:rsidRDefault="0071290F" w:rsidP="0071290F">
      <w:pPr>
        <w:pStyle w:val="EndNoteBibliography"/>
        <w:spacing w:after="0"/>
      </w:pPr>
      <w:r w:rsidRPr="0071290F">
        <w:t>26.</w:t>
      </w:r>
      <w:r w:rsidRPr="0071290F">
        <w:tab/>
        <w:t>Yeo C, Fang H, Thilagamangai, Koh SSL, Shorey S. Factors affecting Pap smear uptake in a maternity hospital: A descriptive cross-sectional study. J Adv Nurs 2018;74(11):2533-2543.</w:t>
      </w:r>
    </w:p>
    <w:p w14:paraId="41AF955D" w14:textId="77777777" w:rsidR="0071290F" w:rsidRPr="0071290F" w:rsidRDefault="0071290F" w:rsidP="0071290F">
      <w:pPr>
        <w:pStyle w:val="EndNoteBibliography"/>
      </w:pPr>
      <w:r w:rsidRPr="0071290F">
        <w:t>27.</w:t>
      </w:r>
      <w:r w:rsidRPr="0071290F">
        <w:tab/>
        <w:t>Yi JK. Factors associated with cervical cancer screening behavior among Vietnamese women. J Community Health 1994;19(3):189-200.</w:t>
      </w:r>
    </w:p>
    <w:p w14:paraId="0B2C8350" w14:textId="2533B1F8" w:rsidR="00FA7FE8" w:rsidRPr="00A000A9" w:rsidRDefault="0071290F" w:rsidP="0071290F">
      <w:pPr>
        <w:rPr>
          <w:lang w:val="en-US"/>
        </w:rPr>
      </w:pPr>
      <w:r>
        <w:rPr>
          <w:lang w:val="en-US"/>
        </w:rPr>
        <w:fldChar w:fldCharType="end"/>
      </w:r>
    </w:p>
    <w:sectPr w:rsidR="00FA7FE8" w:rsidRPr="00A000A9" w:rsidSect="00E05279">
      <w:pgSz w:w="15840" w:h="12240" w:orient="landscape" w:code="1"/>
      <w:pgMar w:top="1418" w:right="1418" w:bottom="1418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icrosoft Sans Serif">
    <w:panose1 w:val="020B0604020202020204"/>
    <w:charset w:val="00"/>
    <w:family w:val="swiss"/>
    <w:pitch w:val="variable"/>
    <w:sig w:usb0="E5002EFF" w:usb1="C000605B" w:usb2="00000029" w:usb3="00000000" w:csb0="0001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 w:grammar="clean"/>
  <w:defaultTabStop w:val="708"/>
  <w:hyphenationZone w:val="425"/>
  <w:drawingGridHorizontalSpacing w:val="100"/>
  <w:displayHorizontalDrawingGridEvery w:val="2"/>
  <w:displayVerticalDrawingGridEvery w:val="2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er J Prev Medicine Copy&lt;/Style&gt;&lt;LeftDelim&gt;{&lt;/LeftDelim&gt;&lt;RightDelim&gt;}&lt;/RightDelim&gt;&lt;FontName&gt;Palatino Linotype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A000A9"/>
    <w:rsid w:val="001A1A55"/>
    <w:rsid w:val="00445B17"/>
    <w:rsid w:val="00532BBA"/>
    <w:rsid w:val="00652813"/>
    <w:rsid w:val="00675BB1"/>
    <w:rsid w:val="0071290F"/>
    <w:rsid w:val="007A7C75"/>
    <w:rsid w:val="00931AE1"/>
    <w:rsid w:val="00A000A9"/>
    <w:rsid w:val="00BA00C2"/>
    <w:rsid w:val="00C74BF5"/>
    <w:rsid w:val="00CA7B78"/>
    <w:rsid w:val="00D84E36"/>
    <w:rsid w:val="00E05279"/>
    <w:rsid w:val="00FA7FE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C88BEE0"/>
  <w15:chartTrackingRefBased/>
  <w15:docId w15:val="{D807C488-0758-44F0-9DFF-60F1BBA084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Palatino Linotype" w:eastAsiaTheme="minorHAnsi" w:hAnsi="Palatino Linotype" w:cs="Times New Roman"/>
        <w:sz w:val="24"/>
        <w:szCs w:val="24"/>
        <w:lang w:val="de-DE" w:eastAsia="en-US" w:bidi="ar-SA"/>
      </w:rPr>
    </w:rPrDefault>
    <w:pPrDefault>
      <w:pPr>
        <w:spacing w:before="240" w:after="240" w:line="360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 w:qFormat="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32BBA"/>
    <w:rPr>
      <w:rFonts w:asciiTheme="minorHAnsi" w:hAnsiTheme="minorHAnsi"/>
    </w:rPr>
  </w:style>
  <w:style w:type="paragraph" w:styleId="Heading1">
    <w:name w:val="heading 1"/>
    <w:basedOn w:val="Normal"/>
    <w:next w:val="Normal"/>
    <w:link w:val="Heading1Char"/>
    <w:uiPriority w:val="9"/>
    <w:qFormat/>
    <w:rsid w:val="00532BBA"/>
    <w:pPr>
      <w:keepNext/>
      <w:keepLines/>
      <w:outlineLvl w:val="0"/>
    </w:pPr>
    <w:rPr>
      <w:rFonts w:asciiTheme="majorHAnsi" w:eastAsiaTheme="majorEastAsia" w:hAnsiTheme="majorHAnsi" w:cstheme="majorBidi"/>
      <w:sz w:val="36"/>
      <w:szCs w:val="36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32BBA"/>
    <w:pPr>
      <w:keepNext/>
      <w:keepLines/>
      <w:outlineLvl w:val="1"/>
    </w:pPr>
    <w:rPr>
      <w:rFonts w:asciiTheme="majorHAnsi" w:eastAsiaTheme="majorEastAsia" w:hAnsiTheme="majorHAnsi" w:cstheme="majorBidi"/>
      <w:sz w:val="30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32BBA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0D0D0D" w:themeColor="text1" w:themeTint="F2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532BBA"/>
    <w:pPr>
      <w:keepNext/>
      <w:keepLines/>
      <w:spacing w:before="40" w:after="0"/>
      <w:outlineLvl w:val="3"/>
    </w:pPr>
    <w:rPr>
      <w:i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32BBA"/>
    <w:pPr>
      <w:keepNext/>
      <w:keepLines/>
      <w:spacing w:before="40" w:after="0"/>
      <w:outlineLvl w:val="4"/>
    </w:pPr>
    <w:rPr>
      <w:color w:val="404040" w:themeColor="text1" w:themeTint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32BBA"/>
    <w:pPr>
      <w:keepNext/>
      <w:keepLines/>
      <w:spacing w:before="40" w:after="0"/>
      <w:outlineLvl w:val="5"/>
    </w:p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32BBA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32BBA"/>
    <w:pPr>
      <w:keepNext/>
      <w:keepLines/>
      <w:spacing w:before="40" w:after="0"/>
      <w:outlineLvl w:val="7"/>
    </w:pPr>
    <w:rPr>
      <w:color w:val="262626" w:themeColor="text1" w:themeTint="D9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32BBA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32BBA"/>
    <w:rPr>
      <w:rFonts w:asciiTheme="majorHAnsi" w:eastAsiaTheme="majorEastAsia" w:hAnsiTheme="majorHAnsi" w:cstheme="majorBidi"/>
      <w:sz w:val="36"/>
      <w:szCs w:val="36"/>
    </w:rPr>
  </w:style>
  <w:style w:type="character" w:customStyle="1" w:styleId="Heading2Char">
    <w:name w:val="Heading 2 Char"/>
    <w:basedOn w:val="DefaultParagraphFont"/>
    <w:link w:val="Heading2"/>
    <w:uiPriority w:val="9"/>
    <w:rsid w:val="00532BBA"/>
    <w:rPr>
      <w:rFonts w:asciiTheme="majorHAnsi" w:eastAsiaTheme="majorEastAsia" w:hAnsiTheme="majorHAnsi" w:cstheme="majorBidi"/>
      <w:sz w:val="30"/>
    </w:rPr>
  </w:style>
  <w:style w:type="character" w:customStyle="1" w:styleId="Heading3Char">
    <w:name w:val="Heading 3 Char"/>
    <w:basedOn w:val="DefaultParagraphFont"/>
    <w:link w:val="Heading3"/>
    <w:uiPriority w:val="9"/>
    <w:rsid w:val="00532BBA"/>
    <w:rPr>
      <w:rFonts w:asciiTheme="majorHAnsi" w:eastAsiaTheme="majorEastAsia" w:hAnsiTheme="majorHAnsi" w:cstheme="majorBidi"/>
      <w:color w:val="0D0D0D" w:themeColor="text1" w:themeTint="F2"/>
    </w:rPr>
  </w:style>
  <w:style w:type="character" w:customStyle="1" w:styleId="Heading4Char">
    <w:name w:val="Heading 4 Char"/>
    <w:basedOn w:val="DefaultParagraphFont"/>
    <w:link w:val="Heading4"/>
    <w:uiPriority w:val="9"/>
    <w:rsid w:val="00532BBA"/>
    <w:rPr>
      <w:rFonts w:asciiTheme="minorHAnsi" w:hAnsiTheme="minorHAnsi"/>
      <w:i/>
      <w:iCs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32BBA"/>
    <w:rPr>
      <w:rFonts w:asciiTheme="minorHAnsi" w:hAnsiTheme="minorHAnsi"/>
      <w:color w:val="404040" w:themeColor="text1" w:themeTint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32BBA"/>
    <w:rPr>
      <w:rFonts w:asciiTheme="minorHAnsi" w:hAnsiTheme="minorHAnsi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32BBA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32BBA"/>
    <w:rPr>
      <w:rFonts w:asciiTheme="minorHAnsi" w:hAnsiTheme="minorHAnsi"/>
      <w:color w:val="262626" w:themeColor="text1" w:themeTint="D9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32BBA"/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532BBA"/>
    <w:pPr>
      <w:spacing w:line="240" w:lineRule="auto"/>
    </w:pPr>
    <w:rPr>
      <w:i/>
      <w:iCs/>
      <w:color w:val="696464" w:themeColor="text2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532BBA"/>
    <w:pPr>
      <w:spacing w:before="0" w:after="480"/>
    </w:pPr>
    <w:rPr>
      <w:rFonts w:asciiTheme="majorHAnsi" w:eastAsiaTheme="majorEastAsia" w:hAnsiTheme="majorHAnsi" w:cstheme="majorBidi"/>
      <w:spacing w:val="10"/>
      <w:sz w:val="48"/>
      <w:szCs w:val="48"/>
    </w:rPr>
  </w:style>
  <w:style w:type="character" w:customStyle="1" w:styleId="TitleChar">
    <w:name w:val="Title Char"/>
    <w:basedOn w:val="DefaultParagraphFont"/>
    <w:link w:val="Title"/>
    <w:uiPriority w:val="10"/>
    <w:rsid w:val="00532BBA"/>
    <w:rPr>
      <w:rFonts w:asciiTheme="majorHAnsi" w:eastAsiaTheme="majorEastAsia" w:hAnsiTheme="majorHAnsi" w:cstheme="majorBidi"/>
      <w:spacing w:val="10"/>
      <w:sz w:val="48"/>
      <w:szCs w:val="48"/>
    </w:rPr>
  </w:style>
  <w:style w:type="paragraph" w:styleId="Subtitle">
    <w:name w:val="Subtitle"/>
    <w:basedOn w:val="Normal"/>
    <w:next w:val="Normal"/>
    <w:link w:val="SubtitleChar"/>
    <w:uiPriority w:val="11"/>
    <w:rsid w:val="00675BB1"/>
    <w:pPr>
      <w:numPr>
        <w:ilvl w:val="1"/>
      </w:numPr>
      <w:spacing w:before="0" w:line="240" w:lineRule="auto"/>
    </w:pPr>
    <w:rPr>
      <w:rFonts w:asciiTheme="majorHAnsi" w:hAnsiTheme="majorHAnsi"/>
    </w:rPr>
  </w:style>
  <w:style w:type="character" w:customStyle="1" w:styleId="SubtitleChar">
    <w:name w:val="Subtitle Char"/>
    <w:basedOn w:val="DefaultParagraphFont"/>
    <w:link w:val="Subtitle"/>
    <w:uiPriority w:val="11"/>
    <w:rsid w:val="00675BB1"/>
    <w:rPr>
      <w:rFonts w:asciiTheme="majorHAnsi" w:hAnsiTheme="majorHAnsi"/>
    </w:rPr>
  </w:style>
  <w:style w:type="character" w:styleId="Strong">
    <w:name w:val="Strong"/>
    <w:basedOn w:val="DefaultParagraphFont"/>
    <w:uiPriority w:val="22"/>
    <w:qFormat/>
    <w:rsid w:val="00532BBA"/>
    <w:rPr>
      <w:b/>
      <w:bCs/>
      <w:color w:val="auto"/>
    </w:rPr>
  </w:style>
  <w:style w:type="character" w:styleId="Emphasis">
    <w:name w:val="Emphasis"/>
    <w:basedOn w:val="DefaultParagraphFont"/>
    <w:uiPriority w:val="20"/>
    <w:qFormat/>
    <w:rsid w:val="00532BBA"/>
    <w:rPr>
      <w:i/>
      <w:iCs/>
      <w:color w:val="auto"/>
    </w:rPr>
  </w:style>
  <w:style w:type="paragraph" w:styleId="NoSpacing">
    <w:name w:val="No Spacing"/>
    <w:uiPriority w:val="1"/>
    <w:rsid w:val="00652813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532BBA"/>
    <w:pPr>
      <w:spacing w:line="240" w:lineRule="auto"/>
      <w:ind w:left="907"/>
    </w:pPr>
    <w:rPr>
      <w:iCs/>
      <w:sz w:val="20"/>
    </w:rPr>
  </w:style>
  <w:style w:type="character" w:customStyle="1" w:styleId="QuoteChar">
    <w:name w:val="Quote Char"/>
    <w:basedOn w:val="DefaultParagraphFont"/>
    <w:link w:val="Quote"/>
    <w:uiPriority w:val="29"/>
    <w:rsid w:val="00532BBA"/>
    <w:rPr>
      <w:rFonts w:asciiTheme="minorHAnsi" w:hAnsiTheme="minorHAnsi"/>
      <w:iCs/>
      <w:sz w:val="20"/>
    </w:rPr>
  </w:style>
  <w:style w:type="paragraph" w:styleId="IntenseQuote">
    <w:name w:val="Intense Quote"/>
    <w:basedOn w:val="Normal"/>
    <w:next w:val="Normal"/>
    <w:link w:val="IntenseQuoteChar"/>
    <w:uiPriority w:val="30"/>
    <w:rsid w:val="00652813"/>
    <w:pPr>
      <w:pBdr>
        <w:top w:val="single" w:sz="4" w:space="0" w:color="404040" w:themeColor="text1" w:themeTint="BF"/>
        <w:bottom w:val="single" w:sz="4" w:space="0" w:color="404040" w:themeColor="text1" w:themeTint="BF"/>
      </w:pBdr>
    </w:pPr>
    <w:rPr>
      <w:i/>
      <w:iCs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52813"/>
    <w:rPr>
      <w:i/>
      <w:iCs/>
    </w:rPr>
  </w:style>
  <w:style w:type="character" w:styleId="IntenseEmphasis">
    <w:name w:val="Intense Emphasis"/>
    <w:basedOn w:val="DefaultParagraphFont"/>
    <w:uiPriority w:val="21"/>
    <w:qFormat/>
    <w:rsid w:val="00532BBA"/>
    <w:rPr>
      <w:b/>
      <w:bCs/>
      <w:i/>
      <w:iCs/>
      <w:color w:val="auto"/>
    </w:rPr>
  </w:style>
  <w:style w:type="character" w:styleId="SubtleReference">
    <w:name w:val="Subtle Reference"/>
    <w:basedOn w:val="DefaultParagraphFont"/>
    <w:uiPriority w:val="31"/>
    <w:rsid w:val="00652813"/>
    <w:rPr>
      <w:smallCaps/>
      <w:color w:val="404040" w:themeColor="text1" w:themeTint="BF"/>
    </w:rPr>
  </w:style>
  <w:style w:type="character" w:styleId="IntenseReference">
    <w:name w:val="Intense Reference"/>
    <w:basedOn w:val="DefaultParagraphFont"/>
    <w:uiPriority w:val="32"/>
    <w:rsid w:val="00652813"/>
    <w:rPr>
      <w:b/>
      <w:bCs/>
      <w:smallCaps/>
      <w:color w:val="404040" w:themeColor="text1" w:themeTint="BF"/>
      <w:spacing w:val="5"/>
    </w:rPr>
  </w:style>
  <w:style w:type="character" w:styleId="BookTitle">
    <w:name w:val="Book Title"/>
    <w:basedOn w:val="DefaultParagraphFont"/>
    <w:uiPriority w:val="33"/>
    <w:qFormat/>
    <w:rsid w:val="00532BBA"/>
    <w:rPr>
      <w:rFonts w:asciiTheme="minorBidi" w:hAnsiTheme="minorBidi" w:cs="Times New Roman"/>
      <w:b w:val="0"/>
      <w:bCs w:val="0"/>
      <w:i w:val="0"/>
      <w:iCs w:val="0"/>
      <w:caps w:val="0"/>
      <w:smallCaps w:val="0"/>
      <w:strike w:val="0"/>
      <w:dstrike w:val="0"/>
      <w:vanish w:val="0"/>
      <w:spacing w:val="0"/>
      <w:kern w:val="0"/>
      <w:sz w:val="24"/>
      <w:szCs w:val="24"/>
      <w:vertAlign w:val="baseline"/>
      <w14:cntxtAlts w14:val="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532BBA"/>
    <w:pPr>
      <w:outlineLvl w:val="9"/>
    </w:pPr>
  </w:style>
  <w:style w:type="paragraph" w:customStyle="1" w:styleId="Linksbndig">
    <w:name w:val="Linksbündig"/>
    <w:basedOn w:val="Normal"/>
    <w:link w:val="LinksbndigZchn"/>
    <w:qFormat/>
    <w:rsid w:val="00532BBA"/>
    <w:pPr>
      <w:jc w:val="left"/>
    </w:pPr>
  </w:style>
  <w:style w:type="character" w:customStyle="1" w:styleId="LinksbndigZchn">
    <w:name w:val="Linksbündig Zchn"/>
    <w:basedOn w:val="DefaultParagraphFont"/>
    <w:link w:val="Linksbndig"/>
    <w:rsid w:val="00532BBA"/>
    <w:rPr>
      <w:rFonts w:asciiTheme="minorHAnsi" w:hAnsiTheme="minorHAnsi"/>
    </w:rPr>
  </w:style>
  <w:style w:type="table" w:styleId="TableGrid">
    <w:name w:val="Table Grid"/>
    <w:basedOn w:val="TableNormal"/>
    <w:uiPriority w:val="39"/>
    <w:rsid w:val="00A000A9"/>
    <w:pPr>
      <w:spacing w:before="0"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A000A9"/>
    <w:rPr>
      <w:color w:val="CC9900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Zchn"/>
    <w:rsid w:val="0071290F"/>
    <w:pPr>
      <w:spacing w:after="0"/>
      <w:jc w:val="center"/>
    </w:pPr>
    <w:rPr>
      <w:noProof/>
      <w:lang w:val="en-US"/>
    </w:rPr>
  </w:style>
  <w:style w:type="character" w:customStyle="1" w:styleId="EndNoteBibliographyTitleZchn">
    <w:name w:val="EndNote Bibliography Title Zchn"/>
    <w:basedOn w:val="TitleChar"/>
    <w:link w:val="EndNoteBibliographyTitle"/>
    <w:rsid w:val="0071290F"/>
    <w:rPr>
      <w:rFonts w:asciiTheme="majorHAnsi" w:eastAsiaTheme="majorEastAsia" w:hAnsiTheme="majorHAnsi" w:cstheme="majorBidi"/>
      <w:noProof/>
      <w:spacing w:val="-10"/>
      <w:sz w:val="40"/>
      <w:szCs w:val="56"/>
      <w:lang w:val="en-US"/>
    </w:rPr>
  </w:style>
  <w:style w:type="paragraph" w:customStyle="1" w:styleId="EndNoteBibliography">
    <w:name w:val="EndNote Bibliography"/>
    <w:basedOn w:val="Normal"/>
    <w:link w:val="EndNoteBibliographyZchn"/>
    <w:rsid w:val="0071290F"/>
    <w:pPr>
      <w:spacing w:line="240" w:lineRule="auto"/>
    </w:pPr>
    <w:rPr>
      <w:noProof/>
      <w:lang w:val="en-US"/>
    </w:rPr>
  </w:style>
  <w:style w:type="character" w:customStyle="1" w:styleId="EndNoteBibliographyZchn">
    <w:name w:val="EndNote Bibliography Zchn"/>
    <w:basedOn w:val="TitleChar"/>
    <w:link w:val="EndNoteBibliography"/>
    <w:rsid w:val="0071290F"/>
    <w:rPr>
      <w:rFonts w:asciiTheme="majorHAnsi" w:eastAsiaTheme="majorEastAsia" w:hAnsiTheme="majorHAnsi" w:cstheme="majorBidi"/>
      <w:noProof/>
      <w:spacing w:val="-10"/>
      <w:sz w:val="40"/>
      <w:szCs w:val="56"/>
      <w:lang w:val="en-US"/>
    </w:rPr>
  </w:style>
  <w:style w:type="paragraph" w:styleId="ListParagraph">
    <w:name w:val="List Paragraph"/>
    <w:basedOn w:val="Normal"/>
    <w:uiPriority w:val="34"/>
    <w:qFormat/>
    <w:rsid w:val="00532BBA"/>
    <w:pPr>
      <w:ind w:left="907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11. Mai 2021">
  <a:themeElements>
    <a:clrScheme name="Orangerot">
      <a:dk1>
        <a:sysClr val="windowText" lastClr="000000"/>
      </a:dk1>
      <a:lt1>
        <a:sysClr val="window" lastClr="FFFFFF"/>
      </a:lt1>
      <a:dk2>
        <a:srgbClr val="696464"/>
      </a:dk2>
      <a:lt2>
        <a:srgbClr val="E9E5DC"/>
      </a:lt2>
      <a:accent1>
        <a:srgbClr val="D34817"/>
      </a:accent1>
      <a:accent2>
        <a:srgbClr val="9B2D1F"/>
      </a:accent2>
      <a:accent3>
        <a:srgbClr val="A28E6A"/>
      </a:accent3>
      <a:accent4>
        <a:srgbClr val="956251"/>
      </a:accent4>
      <a:accent5>
        <a:srgbClr val="918485"/>
      </a:accent5>
      <a:accent6>
        <a:srgbClr val="855D5D"/>
      </a:accent6>
      <a:hlink>
        <a:srgbClr val="CC9900"/>
      </a:hlink>
      <a:folHlink>
        <a:srgbClr val="96A9A9"/>
      </a:folHlink>
    </a:clrScheme>
    <a:fontScheme name="11. Mai 2021">
      <a:majorFont>
        <a:latin typeface="Microsoft Sans Serif"/>
        <a:ea typeface=""/>
        <a:cs typeface="Microsoft Sans Serif"/>
      </a:majorFont>
      <a:minorFont>
        <a:latin typeface="Times New Roman"/>
        <a:ea typeface=""/>
        <a:cs typeface="Times New Roman"/>
      </a:minorFont>
    </a:fontScheme>
    <a:fmtScheme name="Rauchglas">
      <a:fillStyleLst>
        <a:solidFill>
          <a:schemeClr val="phClr"/>
        </a:solidFill>
        <a:gradFill rotWithShape="1">
          <a:gsLst>
            <a:gs pos="0">
              <a:schemeClr val="phClr">
                <a:tint val="83000"/>
                <a:shade val="100000"/>
                <a:satMod val="100000"/>
              </a:schemeClr>
            </a:gs>
            <a:gs pos="100000">
              <a:schemeClr val="phClr">
                <a:tint val="61000"/>
                <a:alpha val="100000"/>
                <a:satMod val="180000"/>
              </a:schemeClr>
            </a:gs>
          </a:gsLst>
          <a:path path="circle">
            <a:fillToRect l="100000" t="100000" r="100000" b="100000"/>
          </a:path>
        </a:gradFill>
        <a:gradFill rotWithShape="1">
          <a:gsLst>
            <a:gs pos="0">
              <a:schemeClr val="phClr">
                <a:shade val="85000"/>
              </a:schemeClr>
            </a:gs>
            <a:gs pos="100000">
              <a:schemeClr val="phClr">
                <a:tint val="90000"/>
                <a:alpha val="100000"/>
                <a:satMod val="180000"/>
              </a:schemeClr>
            </a:gs>
          </a:gsLst>
          <a:path path="circle">
            <a:fillToRect l="100000" t="100000" r="100000" b="100000"/>
          </a:path>
        </a:gradFill>
      </a:fillStyleLst>
      <a:lnStyleLst>
        <a:ln w="9525" cap="flat" cmpd="sng" algn="ctr">
          <a:solidFill>
            <a:schemeClr val="phClr"/>
          </a:solidFill>
          <a:prstDash val="solid"/>
        </a:ln>
        <a:ln w="10795" cap="flat" cmpd="sng" algn="ctr">
          <a:solidFill>
            <a:schemeClr val="phClr"/>
          </a:solidFill>
          <a:prstDash val="solid"/>
        </a:ln>
        <a:ln w="15240" cap="flat" cmpd="sng" algn="ctr">
          <a:solidFill>
            <a:schemeClr val="phClr">
              <a:tint val="25000"/>
              <a:alpha val="25000"/>
            </a:schemeClr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44450" dist="21590" dir="5400000" rotWithShape="0">
              <a:srgbClr val="000000">
                <a:alpha val="40000"/>
              </a:srgbClr>
            </a:outerShdw>
          </a:effectLst>
          <a:scene3d>
            <a:camera prst="orthographicFront">
              <a:rot lat="0" lon="0" rev="0"/>
            </a:camera>
            <a:lightRig rig="flat" dir="t">
              <a:rot lat="0" lon="0" rev="3600000"/>
            </a:lightRig>
          </a:scene3d>
          <a:sp3d prstMaterial="flat">
            <a:bevelT w="28575" h="41275" prst="coolSlant"/>
          </a:sp3d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08. November 2020" id="{D2C14946-D6E7-480F-9B75-CE98F4956487}" vid="{EA400850-BA8F-42F4-8F9C-5A6839F6F7C4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7</Pages>
  <Words>4033</Words>
  <Characters>22993</Characters>
  <Application>Microsoft Office Word</Application>
  <DocSecurity>0</DocSecurity>
  <Lines>191</Lines>
  <Paragraphs>53</Paragraphs>
  <ScaleCrop>false</ScaleCrop>
  <Company/>
  <LinksUpToDate>false</LinksUpToDate>
  <CharactersWithSpaces>269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nedikt Kretzler</dc:creator>
  <cp:keywords/>
  <dc:description/>
  <cp:lastModifiedBy>Mel Phimester</cp:lastModifiedBy>
  <cp:revision>2</cp:revision>
  <dcterms:created xsi:type="dcterms:W3CDTF">2021-12-21T04:30:00Z</dcterms:created>
  <dcterms:modified xsi:type="dcterms:W3CDTF">2021-12-21T04:30:00Z</dcterms:modified>
</cp:coreProperties>
</file>